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6C0956" w14:textId="5A58544D" w:rsidR="00E442F1" w:rsidRPr="00B42FE3" w:rsidRDefault="00E442F1" w:rsidP="00E442F1">
      <w:pPr>
        <w:pStyle w:val="NormalWeb"/>
        <w:spacing w:before="0" w:beforeAutospacing="0" w:after="160" w:afterAutospacing="0"/>
      </w:pPr>
      <w:bookmarkStart w:id="0" w:name="_Hlk19818568"/>
      <w:bookmarkStart w:id="1" w:name="_GoBack"/>
      <w:bookmarkEnd w:id="1"/>
      <w:r w:rsidRPr="00B42FE3">
        <w:rPr>
          <w:rFonts w:ascii="Calibri" w:hAnsi="Calibri" w:cs="Calibri"/>
          <w:b/>
          <w:bCs/>
          <w:color w:val="000000"/>
          <w:sz w:val="28"/>
          <w:szCs w:val="28"/>
        </w:rPr>
        <w:t>Handling the Heat: Response</w:t>
      </w:r>
      <w:r w:rsidR="001530AB" w:rsidRPr="00B42FE3">
        <w:rPr>
          <w:rFonts w:ascii="Calibri" w:hAnsi="Calibri" w:cs="Calibri"/>
          <w:b/>
          <w:bCs/>
          <w:color w:val="000000"/>
          <w:sz w:val="28"/>
          <w:szCs w:val="28"/>
        </w:rPr>
        <w:t>s</w:t>
      </w:r>
      <w:r w:rsidRPr="00B42FE3">
        <w:rPr>
          <w:rFonts w:ascii="Calibri" w:hAnsi="Calibri" w:cs="Calibri"/>
          <w:b/>
          <w:bCs/>
          <w:color w:val="000000"/>
          <w:sz w:val="28"/>
          <w:szCs w:val="28"/>
        </w:rPr>
        <w:t xml:space="preserve"> </w:t>
      </w:r>
      <w:r w:rsidR="001530AB" w:rsidRPr="00B42FE3">
        <w:rPr>
          <w:rFonts w:ascii="Calibri" w:hAnsi="Calibri" w:cs="Calibri"/>
          <w:b/>
          <w:bCs/>
          <w:color w:val="000000"/>
          <w:sz w:val="28"/>
          <w:szCs w:val="28"/>
        </w:rPr>
        <w:t>of Two Congeneric Limpet Species</w:t>
      </w:r>
      <w:r w:rsidRPr="00B42FE3">
        <w:rPr>
          <w:rFonts w:ascii="Calibri" w:hAnsi="Calibri" w:cs="Calibri"/>
          <w:b/>
          <w:bCs/>
          <w:color w:val="000000"/>
          <w:sz w:val="28"/>
          <w:szCs w:val="28"/>
        </w:rPr>
        <w:t xml:space="preserve"> </w:t>
      </w:r>
      <w:r w:rsidR="001530AB" w:rsidRPr="00B42FE3">
        <w:rPr>
          <w:rFonts w:ascii="Calibri" w:hAnsi="Calibri" w:cs="Calibri"/>
          <w:b/>
          <w:bCs/>
          <w:color w:val="000000"/>
          <w:sz w:val="28"/>
          <w:szCs w:val="28"/>
        </w:rPr>
        <w:t xml:space="preserve">to </w:t>
      </w:r>
      <w:r w:rsidRPr="00B42FE3">
        <w:rPr>
          <w:rFonts w:ascii="Calibri" w:hAnsi="Calibri" w:cs="Calibri"/>
          <w:b/>
          <w:bCs/>
          <w:color w:val="000000"/>
          <w:sz w:val="28"/>
          <w:szCs w:val="28"/>
        </w:rPr>
        <w:t xml:space="preserve">Environmental Temperature </w:t>
      </w:r>
      <w:r w:rsidR="001530AB" w:rsidRPr="00B42FE3">
        <w:rPr>
          <w:rFonts w:ascii="Calibri" w:hAnsi="Calibri" w:cs="Calibri"/>
          <w:b/>
          <w:bCs/>
          <w:color w:val="000000"/>
          <w:sz w:val="28"/>
          <w:szCs w:val="28"/>
        </w:rPr>
        <w:t>Differences</w:t>
      </w:r>
    </w:p>
    <w:bookmarkEnd w:id="0"/>
    <w:p w14:paraId="6AAEF185" w14:textId="3C1AAD2D" w:rsidR="00E442F1" w:rsidRPr="00B42FE3" w:rsidRDefault="00E442F1" w:rsidP="00E442F1">
      <w:pPr>
        <w:pStyle w:val="NormalWeb"/>
        <w:spacing w:before="0" w:beforeAutospacing="0" w:after="160" w:afterAutospacing="0"/>
      </w:pPr>
      <w:r w:rsidRPr="00B42FE3">
        <w:rPr>
          <w:rFonts w:ascii="Calibri" w:hAnsi="Calibri" w:cs="Calibri"/>
          <w:color w:val="000000"/>
          <w:sz w:val="22"/>
          <w:szCs w:val="22"/>
        </w:rPr>
        <w:t xml:space="preserve">Journal: </w:t>
      </w:r>
      <w:r w:rsidR="00495477" w:rsidRPr="00B42FE3">
        <w:rPr>
          <w:rFonts w:ascii="Arial" w:hAnsi="Arial" w:cs="Arial"/>
          <w:b/>
          <w:bCs/>
          <w:color w:val="000000"/>
          <w:sz w:val="22"/>
          <w:szCs w:val="22"/>
        </w:rPr>
        <w:t>JEMBE</w:t>
      </w:r>
    </w:p>
    <w:p w14:paraId="22F70511" w14:textId="35899DBA" w:rsidR="00141B26" w:rsidRPr="00B42FE3" w:rsidRDefault="00027E7C">
      <w:pPr>
        <w:rPr>
          <w:bCs/>
          <w:vertAlign w:val="superscript"/>
        </w:rPr>
      </w:pPr>
      <w:r w:rsidRPr="00B42FE3">
        <w:t>J. C. Redfern</w:t>
      </w:r>
      <w:r w:rsidR="00844391" w:rsidRPr="00B42FE3">
        <w:t xml:space="preserve"> </w:t>
      </w:r>
      <w:r w:rsidR="00844391" w:rsidRPr="00B42FE3">
        <w:rPr>
          <w:vertAlign w:val="superscript"/>
        </w:rPr>
        <w:t>ab</w:t>
      </w:r>
      <w:r w:rsidRPr="00B42FE3">
        <w:t xml:space="preserve">, </w:t>
      </w:r>
      <w:r w:rsidR="00917C71" w:rsidRPr="00B42FE3">
        <w:t>A. Foggo</w:t>
      </w:r>
      <w:r w:rsidR="00844391" w:rsidRPr="00B42FE3">
        <w:t xml:space="preserve"> </w:t>
      </w:r>
      <w:r w:rsidR="00844391" w:rsidRPr="00B42FE3">
        <w:rPr>
          <w:vertAlign w:val="superscript"/>
        </w:rPr>
        <w:t>a</w:t>
      </w:r>
      <w:r w:rsidR="00917C71" w:rsidRPr="00B42FE3">
        <w:t xml:space="preserve">, N. </w:t>
      </w:r>
      <w:r w:rsidR="00773318" w:rsidRPr="00B42FE3">
        <w:rPr>
          <w:bCs/>
        </w:rPr>
        <w:t>Mies</w:t>
      </w:r>
      <w:r w:rsidR="00A714C2" w:rsidRPr="00B42FE3">
        <w:rPr>
          <w:bCs/>
        </w:rPr>
        <w:t>z</w:t>
      </w:r>
      <w:r w:rsidR="00773318" w:rsidRPr="00B42FE3">
        <w:rPr>
          <w:bCs/>
        </w:rPr>
        <w:t>kowska</w:t>
      </w:r>
      <w:r w:rsidR="00844391" w:rsidRPr="00B42FE3">
        <w:rPr>
          <w:bCs/>
        </w:rPr>
        <w:t xml:space="preserve"> </w:t>
      </w:r>
      <w:r w:rsidR="00844391" w:rsidRPr="00B42FE3">
        <w:rPr>
          <w:bCs/>
          <w:vertAlign w:val="superscript"/>
        </w:rPr>
        <w:t>b</w:t>
      </w:r>
      <w:r w:rsidR="00090889" w:rsidRPr="00B42FE3">
        <w:rPr>
          <w:bCs/>
          <w:vertAlign w:val="superscript"/>
        </w:rPr>
        <w:t>c</w:t>
      </w:r>
    </w:p>
    <w:p w14:paraId="7D4A0998" w14:textId="476D3BC2" w:rsidR="00CE5916" w:rsidRPr="00B42FE3" w:rsidRDefault="00844391">
      <w:pPr>
        <w:rPr>
          <w:sz w:val="18"/>
          <w:szCs w:val="18"/>
        </w:rPr>
      </w:pPr>
      <w:r w:rsidRPr="00B42FE3">
        <w:rPr>
          <w:vertAlign w:val="superscript"/>
        </w:rPr>
        <w:t xml:space="preserve">a </w:t>
      </w:r>
      <w:r w:rsidRPr="00B42FE3">
        <w:rPr>
          <w:sz w:val="18"/>
          <w:szCs w:val="18"/>
        </w:rPr>
        <w:t>School of Biological and Marine Sciences (Faculty of Science and Engineering), University of Plymouth, England</w:t>
      </w:r>
    </w:p>
    <w:p w14:paraId="272C1DDF" w14:textId="5D6DFB46" w:rsidR="00844391" w:rsidRPr="00B42FE3" w:rsidRDefault="00844391" w:rsidP="00844391">
      <w:pPr>
        <w:rPr>
          <w:sz w:val="18"/>
          <w:szCs w:val="18"/>
        </w:rPr>
      </w:pPr>
      <w:r w:rsidRPr="00B42FE3">
        <w:rPr>
          <w:vertAlign w:val="superscript"/>
        </w:rPr>
        <w:t xml:space="preserve">b </w:t>
      </w:r>
      <w:r w:rsidRPr="00B42FE3">
        <w:rPr>
          <w:sz w:val="18"/>
          <w:szCs w:val="18"/>
        </w:rPr>
        <w:t>Marine Biological Association of the U.K., Citadel Hill, PL1 2PB Plymouth, England</w:t>
      </w:r>
    </w:p>
    <w:p w14:paraId="5F4D8871" w14:textId="3D0CD8A1" w:rsidR="00090889" w:rsidRPr="00B42FE3" w:rsidRDefault="00090889" w:rsidP="00844391">
      <w:pPr>
        <w:rPr>
          <w:sz w:val="18"/>
          <w:szCs w:val="18"/>
        </w:rPr>
      </w:pPr>
      <w:r w:rsidRPr="00B42FE3">
        <w:rPr>
          <w:sz w:val="18"/>
          <w:szCs w:val="18"/>
          <w:vertAlign w:val="superscript"/>
        </w:rPr>
        <w:t>c</w:t>
      </w:r>
      <w:r w:rsidRPr="00B42FE3">
        <w:rPr>
          <w:sz w:val="18"/>
          <w:szCs w:val="18"/>
        </w:rPr>
        <w:t>School of Environmental Science, University of Liverpool, England</w:t>
      </w:r>
    </w:p>
    <w:p w14:paraId="646EF763" w14:textId="4E9B89C9" w:rsidR="00E442F1" w:rsidRPr="00B42FE3" w:rsidRDefault="00E442F1" w:rsidP="00E31286">
      <w:pPr>
        <w:pStyle w:val="Heading1"/>
      </w:pPr>
      <w:r w:rsidRPr="00B42FE3">
        <w:t>Abstract</w:t>
      </w:r>
    </w:p>
    <w:p w14:paraId="4BFD3E83" w14:textId="1CFC1C86" w:rsidR="00E442F1" w:rsidRPr="00B42FE3" w:rsidRDefault="002353F2" w:rsidP="006F71EE">
      <w:pPr>
        <w:spacing w:line="360" w:lineRule="auto"/>
        <w:ind w:firstLine="360"/>
      </w:pPr>
      <w:r w:rsidRPr="00B42FE3">
        <w:t>P</w:t>
      </w:r>
      <w:r w:rsidR="00353857" w:rsidRPr="00B42FE3">
        <w:t>oleward migration</w:t>
      </w:r>
      <w:r w:rsidR="001242F8" w:rsidRPr="00B42FE3">
        <w:t>s</w:t>
      </w:r>
      <w:r w:rsidR="00353857" w:rsidRPr="00B42FE3">
        <w:t xml:space="preserve"> of coastal marine species </w:t>
      </w:r>
      <w:r w:rsidRPr="00B42FE3">
        <w:t>are</w:t>
      </w:r>
      <w:r w:rsidR="00353857" w:rsidRPr="00B42FE3">
        <w:t xml:space="preserve"> occurring due to anthropogenic climate change. Temperature is a known driver of species distributions, however, </w:t>
      </w:r>
      <w:bookmarkStart w:id="2" w:name="_Hlk19814845"/>
      <w:r w:rsidR="00353857" w:rsidRPr="00B42FE3">
        <w:t>the</w:t>
      </w:r>
      <w:r w:rsidR="001530AB" w:rsidRPr="00B42FE3">
        <w:t xml:space="preserve"> </w:t>
      </w:r>
      <w:r w:rsidR="004A4FA4" w:rsidRPr="00B42FE3">
        <w:t>specific influence of</w:t>
      </w:r>
      <w:r w:rsidR="00353857" w:rsidRPr="00B42FE3">
        <w:t xml:space="preserve"> temperature responsible </w:t>
      </w:r>
      <w:bookmarkEnd w:id="2"/>
      <w:r w:rsidR="00353857" w:rsidRPr="00B42FE3">
        <w:t xml:space="preserve">for ecological disruption are </w:t>
      </w:r>
      <w:r w:rsidR="001530AB" w:rsidRPr="00B42FE3">
        <w:t>diverse</w:t>
      </w:r>
      <w:r w:rsidR="00353857" w:rsidRPr="00B42FE3">
        <w:t xml:space="preserve"> and </w:t>
      </w:r>
      <w:r w:rsidR="001530AB" w:rsidRPr="00B42FE3">
        <w:t xml:space="preserve">often </w:t>
      </w:r>
      <w:r w:rsidR="00353857" w:rsidRPr="00B42FE3">
        <w:t>species</w:t>
      </w:r>
      <w:r w:rsidR="001530AB" w:rsidRPr="00B42FE3">
        <w:t>-</w:t>
      </w:r>
      <w:r w:rsidR="00353857" w:rsidRPr="00B42FE3">
        <w:t xml:space="preserve">specific. If we are to predict future impacts of climate change it is </w:t>
      </w:r>
      <w:r w:rsidR="0092057A" w:rsidRPr="00B42FE3">
        <w:t>imperative</w:t>
      </w:r>
      <w:r w:rsidR="00353857" w:rsidRPr="00B42FE3">
        <w:t xml:space="preserve"> we have a comprehensive understanding of the influence</w:t>
      </w:r>
      <w:r w:rsidR="001530AB" w:rsidRPr="00B42FE3">
        <w:t>s</w:t>
      </w:r>
      <w:r w:rsidR="00353857" w:rsidRPr="00B42FE3">
        <w:t xml:space="preserve"> of temperature</w:t>
      </w:r>
      <w:r w:rsidRPr="00B42FE3">
        <w:t xml:space="preserve"> at the scale of individual organisms</w:t>
      </w:r>
      <w:r w:rsidR="00353857" w:rsidRPr="00B42FE3">
        <w:t xml:space="preserve">, especially for ecosystem engineer species. In this study, </w:t>
      </w:r>
      <w:r w:rsidR="009F7AEE" w:rsidRPr="00B42FE3">
        <w:t>m</w:t>
      </w:r>
      <w:r w:rsidR="00353857" w:rsidRPr="00B42FE3">
        <w:t>anipulative mesocosm experiments were conducted to explore how temperature affects limpet feeding and activity rates</w:t>
      </w:r>
      <w:r w:rsidRPr="00B42FE3">
        <w:t>, and</w:t>
      </w:r>
      <w:r w:rsidR="00353857" w:rsidRPr="00B42FE3">
        <w:t xml:space="preserve"> </w:t>
      </w:r>
      <w:r w:rsidR="0099148C" w:rsidRPr="00B42FE3">
        <w:t>duration of tenacity</w:t>
      </w:r>
      <w:r w:rsidR="004A4FA4" w:rsidRPr="00B42FE3">
        <w:t xml:space="preserve"> ability</w:t>
      </w:r>
      <w:r w:rsidR="00353857" w:rsidRPr="00B42FE3">
        <w:t xml:space="preserve"> </w:t>
      </w:r>
      <w:r w:rsidR="001530AB" w:rsidRPr="00B42FE3">
        <w:t>of the foot</w:t>
      </w:r>
      <w:r w:rsidR="00353857" w:rsidRPr="00B42FE3">
        <w:t xml:space="preserve"> </w:t>
      </w:r>
      <w:r w:rsidR="00E76EB7" w:rsidRPr="00B42FE3">
        <w:t>was used to assess</w:t>
      </w:r>
      <w:r w:rsidR="00353857" w:rsidRPr="00B42FE3">
        <w:t xml:space="preserve"> the impact of </w:t>
      </w:r>
      <w:r w:rsidR="0092057A" w:rsidRPr="00B42FE3">
        <w:t xml:space="preserve">water </w:t>
      </w:r>
      <w:r w:rsidR="00353857" w:rsidRPr="00B42FE3">
        <w:t>temperature on biological</w:t>
      </w:r>
      <w:r w:rsidR="00E76EB7" w:rsidRPr="00B42FE3">
        <w:t xml:space="preserve"> function</w:t>
      </w:r>
      <w:r w:rsidR="0076189E" w:rsidRPr="00B42FE3">
        <w:t>.</w:t>
      </w:r>
      <w:r w:rsidR="00353857" w:rsidRPr="00B42FE3">
        <w:t xml:space="preserve">  Mesocosm trials and biological function analysis indicated that </w:t>
      </w:r>
      <w:r w:rsidR="00353857" w:rsidRPr="00B42FE3">
        <w:rPr>
          <w:i/>
        </w:rPr>
        <w:t xml:space="preserve">P. vulgata </w:t>
      </w:r>
      <w:r w:rsidR="00353857" w:rsidRPr="00B42FE3">
        <w:t xml:space="preserve">may be more eurythermal, </w:t>
      </w:r>
      <w:r w:rsidR="009F7AEE" w:rsidRPr="00B42FE3">
        <w:t xml:space="preserve">whilst </w:t>
      </w:r>
      <w:r w:rsidR="00353857" w:rsidRPr="00B42FE3">
        <w:rPr>
          <w:i/>
        </w:rPr>
        <w:t xml:space="preserve">P. depressa </w:t>
      </w:r>
      <w:r w:rsidR="00353857" w:rsidRPr="00B42FE3">
        <w:t xml:space="preserve">has a higher thermal tolerance </w:t>
      </w:r>
      <w:r w:rsidR="009B342D" w:rsidRPr="00B42FE3">
        <w:t>while performing simple</w:t>
      </w:r>
      <w:r w:rsidR="00353857" w:rsidRPr="00B42FE3">
        <w:t xml:space="preserve"> biological functions at higher temperatures. These investigations supplement </w:t>
      </w:r>
      <w:r w:rsidR="008D1BFF" w:rsidRPr="00B42FE3">
        <w:t xml:space="preserve">the established </w:t>
      </w:r>
      <w:r w:rsidR="00353857" w:rsidRPr="00B42FE3">
        <w:t xml:space="preserve">body of research </w:t>
      </w:r>
      <w:r w:rsidRPr="00B42FE3">
        <w:t>aimed at</w:t>
      </w:r>
      <w:r w:rsidR="00353857" w:rsidRPr="00B42FE3">
        <w:t xml:space="preserve"> improv</w:t>
      </w:r>
      <w:r w:rsidRPr="00B42FE3">
        <w:t>ing the</w:t>
      </w:r>
      <w:r w:rsidR="00353857" w:rsidRPr="00B42FE3">
        <w:t xml:space="preserve"> predictive power of species distribution models (SDM) used to forecast the impact of climate chang</w:t>
      </w:r>
      <w:r w:rsidR="00DA4351" w:rsidRPr="00B42FE3">
        <w:t>e</w:t>
      </w:r>
      <w:r w:rsidR="009F7AEE" w:rsidRPr="00B42FE3">
        <w:t xml:space="preserve"> by pointing to potential importance of sub-lethal effects upon behaviour and performance.</w:t>
      </w:r>
    </w:p>
    <w:p w14:paraId="22A3B619" w14:textId="15CCC7F8" w:rsidR="00DD191C" w:rsidRPr="00B42FE3" w:rsidRDefault="00DD191C" w:rsidP="00DD191C">
      <w:pPr>
        <w:spacing w:line="480" w:lineRule="auto"/>
        <w:rPr>
          <w:color w:val="000000" w:themeColor="text1"/>
        </w:rPr>
      </w:pPr>
      <w:r w:rsidRPr="00B42FE3">
        <w:rPr>
          <w:rStyle w:val="Heading2Char"/>
        </w:rPr>
        <w:t>Keywords:</w:t>
      </w:r>
      <w:r w:rsidR="000A299E" w:rsidRPr="00B42FE3">
        <w:t xml:space="preserve"> Biogeographic range shifts</w:t>
      </w:r>
      <w:r w:rsidRPr="00B42FE3">
        <w:t xml:space="preserve">, </w:t>
      </w:r>
      <w:r w:rsidR="003C5D0A" w:rsidRPr="00B42FE3">
        <w:t xml:space="preserve">Behaviour, </w:t>
      </w:r>
      <w:r w:rsidR="009F7AEE" w:rsidRPr="00B42FE3">
        <w:t>sub-lethal effects</w:t>
      </w:r>
      <w:r w:rsidRPr="00B42FE3">
        <w:t xml:space="preserve">, </w:t>
      </w:r>
      <w:r w:rsidR="000A299E" w:rsidRPr="00B42FE3">
        <w:rPr>
          <w:i/>
          <w:color w:val="000000" w:themeColor="text1"/>
        </w:rPr>
        <w:t>Patella vulgata, Patella d</w:t>
      </w:r>
      <w:r w:rsidR="008978FA" w:rsidRPr="00B42FE3">
        <w:rPr>
          <w:i/>
          <w:color w:val="000000" w:themeColor="text1"/>
        </w:rPr>
        <w:t>epressa</w:t>
      </w:r>
    </w:p>
    <w:p w14:paraId="0C183E0B" w14:textId="264774C2" w:rsidR="00E442F1" w:rsidRPr="00B42FE3" w:rsidRDefault="00E442F1" w:rsidP="005731CF">
      <w:pPr>
        <w:pStyle w:val="Heading1"/>
        <w:numPr>
          <w:ilvl w:val="0"/>
          <w:numId w:val="1"/>
        </w:numPr>
        <w:rPr>
          <w:rFonts w:ascii="Times New Roman" w:eastAsia="Times New Roman" w:hAnsi="Times New Roman" w:cs="Times New Roman"/>
          <w:sz w:val="24"/>
          <w:szCs w:val="24"/>
          <w:lang w:eastAsia="en-GB"/>
        </w:rPr>
      </w:pPr>
      <w:r w:rsidRPr="00B42FE3">
        <w:rPr>
          <w:rFonts w:eastAsia="Times New Roman"/>
          <w:lang w:eastAsia="en-GB"/>
        </w:rPr>
        <w:t>Introduction</w:t>
      </w:r>
    </w:p>
    <w:p w14:paraId="6B028BDF" w14:textId="3640E992" w:rsidR="009454AC" w:rsidRPr="00B42FE3" w:rsidRDefault="00E442F1" w:rsidP="001530AB">
      <w:pPr>
        <w:spacing w:line="480" w:lineRule="auto"/>
        <w:ind w:firstLine="720"/>
        <w:rPr>
          <w:rFonts w:ascii="Calibri" w:eastAsia="Times New Roman" w:hAnsi="Calibri" w:cs="Calibri"/>
          <w:color w:val="000000"/>
          <w:lang w:eastAsia="en-GB"/>
        </w:rPr>
      </w:pPr>
      <w:r w:rsidRPr="00B42FE3">
        <w:rPr>
          <w:rFonts w:ascii="Calibri" w:eastAsia="Times New Roman" w:hAnsi="Calibri" w:cs="Calibri"/>
          <w:color w:val="000000"/>
          <w:lang w:eastAsia="en-GB"/>
        </w:rPr>
        <w:t>Temperature is a known determinant of biological processes and patterns across ecological scales and especially in poikilotherms (Markel, 1974; Woods et al., 2003). At a fundamental level, temperature has been demonstrated to in</w:t>
      </w:r>
      <w:r w:rsidR="00AB275C" w:rsidRPr="00B42FE3">
        <w:rPr>
          <w:rFonts w:ascii="Calibri" w:eastAsia="Times New Roman" w:hAnsi="Calibri" w:cs="Calibri"/>
          <w:color w:val="000000"/>
          <w:lang w:eastAsia="en-GB"/>
        </w:rPr>
        <w:t>fluence the</w:t>
      </w:r>
      <w:r w:rsidRPr="00B42FE3">
        <w:rPr>
          <w:rFonts w:ascii="Calibri" w:eastAsia="Times New Roman" w:hAnsi="Calibri" w:cs="Calibri"/>
          <w:color w:val="000000"/>
          <w:lang w:eastAsia="en-GB"/>
        </w:rPr>
        <w:t xml:space="preserve"> speed and efficiency </w:t>
      </w:r>
      <w:r w:rsidR="001530AB" w:rsidRPr="00B42FE3">
        <w:rPr>
          <w:rFonts w:ascii="Calibri" w:eastAsia="Times New Roman" w:hAnsi="Calibri" w:cs="Calibri"/>
          <w:color w:val="000000"/>
          <w:lang w:eastAsia="en-GB"/>
        </w:rPr>
        <w:t>of</w:t>
      </w:r>
      <w:r w:rsidRPr="00B42FE3">
        <w:rPr>
          <w:rFonts w:ascii="Calibri" w:eastAsia="Times New Roman" w:hAnsi="Calibri" w:cs="Calibri"/>
          <w:color w:val="000000"/>
          <w:lang w:eastAsia="en-GB"/>
        </w:rPr>
        <w:t xml:space="preserve"> biochemical reactions (Gillooly et al., 2001; </w:t>
      </w:r>
      <w:r w:rsidR="008A7C0B" w:rsidRPr="00B42FE3">
        <w:rPr>
          <w:rFonts w:ascii="Calibri" w:eastAsia="Times New Roman" w:hAnsi="Calibri" w:cs="Calibri"/>
          <w:color w:val="000000"/>
          <w:lang w:eastAsia="en-GB"/>
        </w:rPr>
        <w:t>Clarke, 2006</w:t>
      </w:r>
      <w:r w:rsidRPr="00B42FE3">
        <w:rPr>
          <w:rFonts w:ascii="Calibri" w:eastAsia="Times New Roman" w:hAnsi="Calibri" w:cs="Calibri"/>
          <w:color w:val="000000"/>
          <w:lang w:eastAsia="en-GB"/>
        </w:rPr>
        <w:t>)</w:t>
      </w:r>
      <w:r w:rsidR="002803B2" w:rsidRPr="00B42FE3">
        <w:rPr>
          <w:rFonts w:ascii="Calibri" w:eastAsia="Times New Roman" w:hAnsi="Calibri" w:cs="Calibri"/>
          <w:color w:val="000000"/>
          <w:lang w:eastAsia="en-GB"/>
        </w:rPr>
        <w:t xml:space="preserve"> and to covary with many biological traits such as </w:t>
      </w:r>
      <w:r w:rsidRPr="00B42FE3">
        <w:rPr>
          <w:rFonts w:ascii="Calibri" w:eastAsia="Times New Roman" w:hAnsi="Calibri" w:cs="Calibri"/>
          <w:color w:val="000000"/>
          <w:lang w:eastAsia="en-GB"/>
        </w:rPr>
        <w:t>activity, growth, and reproducti</w:t>
      </w:r>
      <w:r w:rsidR="003C5D0A" w:rsidRPr="00B42FE3">
        <w:rPr>
          <w:rFonts w:ascii="Calibri" w:eastAsia="Times New Roman" w:hAnsi="Calibri" w:cs="Calibri"/>
          <w:color w:val="000000"/>
          <w:lang w:eastAsia="en-GB"/>
        </w:rPr>
        <w:t>ve output</w:t>
      </w:r>
      <w:r w:rsidRPr="00B42FE3">
        <w:rPr>
          <w:rFonts w:ascii="Calibri" w:eastAsia="Times New Roman" w:hAnsi="Calibri" w:cs="Calibri"/>
          <w:color w:val="000000"/>
          <w:lang w:eastAsia="en-GB"/>
        </w:rPr>
        <w:t xml:space="preserve"> (Brown et al., 2004;</w:t>
      </w:r>
      <w:r w:rsidR="002803B2" w:rsidRPr="00B42FE3">
        <w:rPr>
          <w:rFonts w:ascii="Calibri" w:eastAsia="Times New Roman" w:hAnsi="Calibri" w:cs="Calibri"/>
          <w:color w:val="000000"/>
          <w:lang w:eastAsia="en-GB"/>
        </w:rPr>
        <w:t xml:space="preserve"> </w:t>
      </w:r>
      <w:r w:rsidRPr="00B42FE3">
        <w:rPr>
          <w:rFonts w:ascii="Calibri" w:eastAsia="Times New Roman" w:hAnsi="Calibri" w:cs="Calibri"/>
          <w:color w:val="000000"/>
          <w:lang w:eastAsia="en-GB"/>
        </w:rPr>
        <w:t xml:space="preserve"> </w:t>
      </w:r>
      <w:r w:rsidR="002803B2" w:rsidRPr="00B42FE3">
        <w:rPr>
          <w:rFonts w:ascii="Calibri" w:eastAsia="Times New Roman" w:hAnsi="Calibri" w:cs="Calibri"/>
          <w:color w:val="000000"/>
          <w:lang w:eastAsia="en-GB"/>
        </w:rPr>
        <w:t xml:space="preserve">Jeffrey and Saenger, 2012; </w:t>
      </w:r>
      <w:r w:rsidRPr="00B42FE3">
        <w:rPr>
          <w:rFonts w:ascii="Calibri" w:eastAsia="Times New Roman" w:hAnsi="Calibri" w:cs="Calibri"/>
          <w:color w:val="000000"/>
          <w:lang w:eastAsia="en-GB"/>
        </w:rPr>
        <w:t xml:space="preserve">Woodin et al., 2013), </w:t>
      </w:r>
      <w:r w:rsidR="002803B2" w:rsidRPr="00B42FE3">
        <w:rPr>
          <w:rFonts w:ascii="Calibri" w:eastAsia="Times New Roman" w:hAnsi="Calibri" w:cs="Calibri"/>
          <w:color w:val="000000"/>
          <w:lang w:eastAsia="en-GB"/>
        </w:rPr>
        <w:t>affect</w:t>
      </w:r>
      <w:r w:rsidRPr="00B42FE3">
        <w:rPr>
          <w:rFonts w:ascii="Calibri" w:eastAsia="Times New Roman" w:hAnsi="Calibri" w:cs="Calibri"/>
          <w:color w:val="000000"/>
          <w:lang w:eastAsia="en-GB"/>
        </w:rPr>
        <w:t xml:space="preserve">ing </w:t>
      </w:r>
      <w:r w:rsidR="001530AB" w:rsidRPr="00B42FE3">
        <w:rPr>
          <w:rFonts w:ascii="Calibri" w:eastAsia="Times New Roman" w:hAnsi="Calibri" w:cs="Calibri"/>
          <w:color w:val="000000"/>
          <w:lang w:eastAsia="en-GB"/>
        </w:rPr>
        <w:t xml:space="preserve">function and </w:t>
      </w:r>
      <w:r w:rsidR="003546FA" w:rsidRPr="00B42FE3">
        <w:rPr>
          <w:rFonts w:ascii="Calibri" w:eastAsia="Times New Roman" w:hAnsi="Calibri" w:cs="Calibri"/>
          <w:color w:val="000000"/>
          <w:lang w:eastAsia="en-GB"/>
        </w:rPr>
        <w:t>fitness.</w:t>
      </w:r>
      <w:r w:rsidR="002803B2" w:rsidRPr="00B42FE3">
        <w:rPr>
          <w:rFonts w:ascii="Calibri" w:eastAsia="Times New Roman" w:hAnsi="Calibri" w:cs="Calibri"/>
          <w:color w:val="000000"/>
          <w:lang w:eastAsia="en-GB"/>
        </w:rPr>
        <w:t xml:space="preserve"> These</w:t>
      </w:r>
      <w:r w:rsidRPr="00B42FE3">
        <w:rPr>
          <w:rFonts w:ascii="Calibri" w:eastAsia="Times New Roman" w:hAnsi="Calibri" w:cs="Calibri"/>
          <w:color w:val="000000"/>
          <w:lang w:eastAsia="en-GB"/>
        </w:rPr>
        <w:t xml:space="preserve"> </w:t>
      </w:r>
      <w:r w:rsidR="002803B2" w:rsidRPr="00B42FE3">
        <w:rPr>
          <w:rFonts w:ascii="Calibri" w:eastAsia="Times New Roman" w:hAnsi="Calibri" w:cs="Calibri"/>
          <w:color w:val="000000"/>
          <w:lang w:eastAsia="en-GB"/>
        </w:rPr>
        <w:t>p</w:t>
      </w:r>
      <w:r w:rsidRPr="00B42FE3">
        <w:rPr>
          <w:rFonts w:ascii="Calibri" w:eastAsia="Times New Roman" w:hAnsi="Calibri" w:cs="Calibri"/>
          <w:color w:val="000000"/>
          <w:lang w:eastAsia="en-GB"/>
        </w:rPr>
        <w:t>rocesses</w:t>
      </w:r>
      <w:r w:rsidR="002803B2" w:rsidRPr="00B42FE3">
        <w:rPr>
          <w:rFonts w:ascii="Calibri" w:eastAsia="Times New Roman" w:hAnsi="Calibri" w:cs="Calibri"/>
          <w:color w:val="000000"/>
          <w:lang w:eastAsia="en-GB"/>
        </w:rPr>
        <w:t xml:space="preserve"> </w:t>
      </w:r>
      <w:r w:rsidRPr="00B42FE3">
        <w:rPr>
          <w:rFonts w:ascii="Calibri" w:eastAsia="Times New Roman" w:hAnsi="Calibri" w:cs="Calibri"/>
          <w:color w:val="000000"/>
          <w:lang w:eastAsia="en-GB"/>
        </w:rPr>
        <w:t xml:space="preserve">occur at the organismal, </w:t>
      </w:r>
      <w:r w:rsidR="00954006" w:rsidRPr="00B42FE3">
        <w:rPr>
          <w:rFonts w:ascii="Calibri" w:eastAsia="Times New Roman" w:hAnsi="Calibri" w:cs="Calibri"/>
          <w:color w:val="000000"/>
          <w:lang w:eastAsia="en-GB"/>
        </w:rPr>
        <w:t>cellular,</w:t>
      </w:r>
      <w:r w:rsidRPr="00B42FE3">
        <w:rPr>
          <w:rFonts w:ascii="Calibri" w:eastAsia="Times New Roman" w:hAnsi="Calibri" w:cs="Calibri"/>
          <w:color w:val="000000"/>
          <w:lang w:eastAsia="en-GB"/>
        </w:rPr>
        <w:t xml:space="preserve"> and genomic levels</w:t>
      </w:r>
      <w:r w:rsidR="003546FA" w:rsidRPr="00B42FE3">
        <w:rPr>
          <w:rFonts w:ascii="Calibri" w:eastAsia="Times New Roman" w:hAnsi="Calibri" w:cs="Calibri"/>
          <w:color w:val="000000"/>
          <w:lang w:eastAsia="en-GB"/>
        </w:rPr>
        <w:t>,</w:t>
      </w:r>
      <w:r w:rsidRPr="00B42FE3">
        <w:rPr>
          <w:rFonts w:ascii="Calibri" w:eastAsia="Times New Roman" w:hAnsi="Calibri" w:cs="Calibri"/>
          <w:color w:val="000000"/>
          <w:lang w:eastAsia="en-GB"/>
        </w:rPr>
        <w:t xml:space="preserve"> </w:t>
      </w:r>
      <w:r w:rsidR="002803B2" w:rsidRPr="00B42FE3">
        <w:rPr>
          <w:rFonts w:ascii="Calibri" w:eastAsia="Times New Roman" w:hAnsi="Calibri" w:cs="Calibri"/>
          <w:color w:val="000000"/>
          <w:lang w:eastAsia="en-GB"/>
        </w:rPr>
        <w:lastRenderedPageBreak/>
        <w:t>but may</w:t>
      </w:r>
      <w:r w:rsidRPr="00B42FE3">
        <w:rPr>
          <w:rFonts w:ascii="Calibri" w:eastAsia="Times New Roman" w:hAnsi="Calibri" w:cs="Calibri"/>
          <w:color w:val="000000"/>
          <w:lang w:eastAsia="en-GB"/>
        </w:rPr>
        <w:t xml:space="preserve"> have cascading effects upon distribution, abundance, and fitness of organisms</w:t>
      </w:r>
      <w:r w:rsidR="00CC5BDD" w:rsidRPr="00B42FE3">
        <w:rPr>
          <w:rFonts w:ascii="Calibri" w:eastAsia="Times New Roman" w:hAnsi="Calibri" w:cs="Calibri"/>
          <w:color w:val="000000"/>
          <w:lang w:eastAsia="en-GB"/>
        </w:rPr>
        <w:t xml:space="preserve"> and their interactions</w:t>
      </w:r>
      <w:r w:rsidRPr="00B42FE3">
        <w:rPr>
          <w:rFonts w:ascii="Calibri" w:eastAsia="Times New Roman" w:hAnsi="Calibri" w:cs="Calibri"/>
          <w:color w:val="000000"/>
          <w:lang w:eastAsia="en-GB"/>
        </w:rPr>
        <w:t xml:space="preserve"> over a range of spatial and temporal scales (</w:t>
      </w:r>
      <w:r w:rsidR="00CC5BDD" w:rsidRPr="00B42FE3">
        <w:rPr>
          <w:rFonts w:ascii="Calibri" w:eastAsia="Times New Roman" w:hAnsi="Calibri" w:cs="Calibri"/>
          <w:color w:val="000000"/>
          <w:lang w:eastAsia="en-GB"/>
        </w:rPr>
        <w:t xml:space="preserve">Kordas et al. 2011; </w:t>
      </w:r>
      <w:r w:rsidRPr="00B42FE3">
        <w:rPr>
          <w:rFonts w:ascii="Calibri" w:eastAsia="Times New Roman" w:hAnsi="Calibri" w:cs="Calibri"/>
          <w:color w:val="000000"/>
          <w:lang w:eastAsia="en-GB"/>
        </w:rPr>
        <w:t>Somero, 2005).</w:t>
      </w:r>
    </w:p>
    <w:p w14:paraId="6B044F26" w14:textId="3491573E" w:rsidR="006D06E4" w:rsidRPr="00B42FE3" w:rsidRDefault="00CC5BDD" w:rsidP="003546FA">
      <w:pPr>
        <w:spacing w:line="480" w:lineRule="auto"/>
        <w:ind w:firstLine="720"/>
        <w:jc w:val="both"/>
        <w:rPr>
          <w:rFonts w:ascii="Arial" w:eastAsia="Times New Roman" w:hAnsi="Arial" w:cs="Arial"/>
          <w:lang w:eastAsia="en-GB"/>
        </w:rPr>
      </w:pPr>
      <w:r w:rsidRPr="00B42FE3">
        <w:rPr>
          <w:rFonts w:ascii="Calibri" w:eastAsia="Times New Roman" w:hAnsi="Calibri" w:cs="Calibri"/>
          <w:color w:val="000000"/>
          <w:lang w:eastAsia="en-GB"/>
        </w:rPr>
        <w:t>T</w:t>
      </w:r>
      <w:r w:rsidR="00E442F1" w:rsidRPr="00B42FE3">
        <w:rPr>
          <w:rFonts w:ascii="Calibri" w:eastAsia="Times New Roman" w:hAnsi="Calibri" w:cs="Calibri"/>
          <w:color w:val="000000"/>
          <w:lang w:eastAsia="en-GB"/>
        </w:rPr>
        <w:t xml:space="preserve">he impact of temperature on physiology, behaviour, reproductive </w:t>
      </w:r>
      <w:r w:rsidR="00954006" w:rsidRPr="00B42FE3">
        <w:rPr>
          <w:rFonts w:ascii="Calibri" w:eastAsia="Times New Roman" w:hAnsi="Calibri" w:cs="Calibri"/>
          <w:color w:val="000000"/>
          <w:lang w:eastAsia="en-GB"/>
        </w:rPr>
        <w:t>success,</w:t>
      </w:r>
      <w:r w:rsidR="008C4D85" w:rsidRPr="00B42FE3">
        <w:rPr>
          <w:rFonts w:ascii="Calibri" w:eastAsia="Times New Roman" w:hAnsi="Calibri" w:cs="Calibri"/>
          <w:color w:val="000000"/>
          <w:lang w:eastAsia="en-GB"/>
        </w:rPr>
        <w:t xml:space="preserve"> and biogeographical distributions</w:t>
      </w:r>
      <w:r w:rsidR="00E442F1" w:rsidRPr="00B42FE3">
        <w:rPr>
          <w:rFonts w:ascii="Calibri" w:eastAsia="Times New Roman" w:hAnsi="Calibri" w:cs="Calibri"/>
          <w:color w:val="000000"/>
          <w:lang w:eastAsia="en-GB"/>
        </w:rPr>
        <w:t xml:space="preserve"> of</w:t>
      </w:r>
      <w:r w:rsidRPr="00B42FE3">
        <w:rPr>
          <w:rFonts w:ascii="Calibri" w:eastAsia="Times New Roman" w:hAnsi="Calibri" w:cs="Calibri"/>
          <w:color w:val="000000"/>
          <w:lang w:eastAsia="en-GB"/>
        </w:rPr>
        <w:t xml:space="preserve"> </w:t>
      </w:r>
      <w:r w:rsidR="00730E20" w:rsidRPr="00B42FE3">
        <w:rPr>
          <w:rFonts w:ascii="Calibri" w:eastAsia="Times New Roman" w:hAnsi="Calibri" w:cs="Calibri"/>
          <w:color w:val="000000"/>
          <w:lang w:eastAsia="en-GB"/>
        </w:rPr>
        <w:t xml:space="preserve">coastal marine </w:t>
      </w:r>
      <w:r w:rsidR="00E442F1" w:rsidRPr="00B42FE3">
        <w:rPr>
          <w:rFonts w:ascii="Calibri" w:eastAsia="Times New Roman" w:hAnsi="Calibri" w:cs="Calibri"/>
          <w:color w:val="000000"/>
          <w:lang w:eastAsia="en-GB"/>
        </w:rPr>
        <w:t>species</w:t>
      </w:r>
      <w:r w:rsidR="00730E20" w:rsidRPr="00B42FE3">
        <w:rPr>
          <w:rFonts w:ascii="Calibri" w:eastAsia="Times New Roman" w:hAnsi="Calibri" w:cs="Calibri"/>
          <w:color w:val="000000"/>
          <w:lang w:eastAsia="en-GB"/>
        </w:rPr>
        <w:t xml:space="preserve"> </w:t>
      </w:r>
      <w:r w:rsidRPr="00B42FE3">
        <w:rPr>
          <w:rFonts w:ascii="Calibri" w:eastAsia="Times New Roman" w:hAnsi="Calibri" w:cs="Calibri"/>
          <w:color w:val="000000"/>
          <w:lang w:eastAsia="en-GB"/>
        </w:rPr>
        <w:t xml:space="preserve">is well documented </w:t>
      </w:r>
      <w:r w:rsidR="00E442F1" w:rsidRPr="00B42FE3">
        <w:rPr>
          <w:rFonts w:ascii="Calibri" w:eastAsia="Times New Roman" w:hAnsi="Calibri" w:cs="Calibri"/>
          <w:color w:val="000000"/>
          <w:lang w:eastAsia="en-GB"/>
        </w:rPr>
        <w:t>(Helmuth et al., 2006;</w:t>
      </w:r>
      <w:r w:rsidR="00492B86" w:rsidRPr="00B42FE3">
        <w:rPr>
          <w:rFonts w:ascii="Calibri" w:eastAsia="Times New Roman" w:hAnsi="Calibri" w:cs="Calibri"/>
          <w:color w:val="000000"/>
          <w:lang w:eastAsia="en-GB"/>
        </w:rPr>
        <w:t xml:space="preserve"> Helmuth, 2009;</w:t>
      </w:r>
      <w:r w:rsidR="007C1DBF" w:rsidRPr="00B42FE3">
        <w:rPr>
          <w:rFonts w:ascii="Calibri" w:eastAsia="Times New Roman" w:hAnsi="Calibri" w:cs="Calibri"/>
          <w:color w:val="000000"/>
          <w:lang w:eastAsia="en-GB"/>
        </w:rPr>
        <w:t xml:space="preserve"> Lima et al. 200</w:t>
      </w:r>
      <w:r w:rsidR="004D70E9" w:rsidRPr="00B42FE3">
        <w:rPr>
          <w:rFonts w:ascii="Calibri" w:eastAsia="Times New Roman" w:hAnsi="Calibri" w:cs="Calibri"/>
          <w:color w:val="000000"/>
          <w:lang w:eastAsia="en-GB"/>
        </w:rPr>
        <w:t>9</w:t>
      </w:r>
      <w:r w:rsidR="007819A3" w:rsidRPr="00B42FE3">
        <w:rPr>
          <w:rFonts w:ascii="Calibri" w:eastAsia="Times New Roman" w:hAnsi="Calibri" w:cs="Calibri"/>
          <w:color w:val="000000"/>
          <w:lang w:eastAsia="en-GB"/>
        </w:rPr>
        <w:t xml:space="preserve">; </w:t>
      </w:r>
      <w:r w:rsidR="00E442F1" w:rsidRPr="00B42FE3">
        <w:rPr>
          <w:rFonts w:ascii="Calibri" w:eastAsia="Times New Roman" w:hAnsi="Calibri" w:cs="Calibri"/>
          <w:color w:val="000000"/>
          <w:lang w:eastAsia="en-GB"/>
        </w:rPr>
        <w:t>Kordas et al., 2011; Woodin et al., 2013).</w:t>
      </w:r>
      <w:r w:rsidR="006D06E4" w:rsidRPr="00B42FE3">
        <w:rPr>
          <w:rFonts w:ascii="Calibri" w:eastAsia="Times New Roman" w:hAnsi="Calibri" w:cs="Calibri"/>
          <w:color w:val="000000"/>
          <w:lang w:eastAsia="en-GB"/>
        </w:rPr>
        <w:t xml:space="preserve"> </w:t>
      </w:r>
      <w:r w:rsidR="006D06E4" w:rsidRPr="00B42FE3">
        <w:rPr>
          <w:rFonts w:ascii="Calibri" w:eastAsia="Times New Roman" w:hAnsi="Calibri" w:cs="Calibri"/>
          <w:lang w:eastAsia="en-GB"/>
        </w:rPr>
        <w:t>The processes and limits of thermal tolerance and thermal adaptation in marine ectotherms are directly related to the adjustment of aerobic scope, with acclimati</w:t>
      </w:r>
      <w:r w:rsidR="0030591F" w:rsidRPr="00B42FE3">
        <w:rPr>
          <w:rFonts w:ascii="Calibri" w:eastAsia="Times New Roman" w:hAnsi="Calibri" w:cs="Calibri"/>
          <w:lang w:eastAsia="en-GB"/>
        </w:rPr>
        <w:t>s</w:t>
      </w:r>
      <w:r w:rsidR="006D06E4" w:rsidRPr="00B42FE3">
        <w:rPr>
          <w:rFonts w:ascii="Calibri" w:eastAsia="Times New Roman" w:hAnsi="Calibri" w:cs="Calibri"/>
          <w:lang w:eastAsia="en-GB"/>
        </w:rPr>
        <w:t xml:space="preserve">ation of thermally sensitive traits leading to adaptive shifts in thermal optima and limits </w:t>
      </w:r>
      <w:r w:rsidR="006D06E4" w:rsidRPr="00B42FE3">
        <w:rPr>
          <w:rFonts w:ascii="Calibri" w:eastAsia="Times New Roman" w:hAnsi="Calibri" w:cs="Calibri"/>
          <w:color w:val="000000" w:themeColor="text1"/>
          <w:lang w:eastAsia="en-GB"/>
        </w:rPr>
        <w:t>(</w:t>
      </w:r>
      <w:bookmarkStart w:id="3" w:name="baep-author-id12"/>
      <w:r w:rsidR="006D06E4" w:rsidRPr="00B42FE3">
        <w:rPr>
          <w:rFonts w:ascii="Calibri" w:eastAsia="Times New Roman" w:hAnsi="Calibri" w:cs="Calibri"/>
          <w:color w:val="000000" w:themeColor="text1"/>
          <w:lang w:eastAsia="en-GB"/>
        </w:rPr>
        <w:fldChar w:fldCharType="begin"/>
      </w:r>
      <w:r w:rsidR="006D06E4" w:rsidRPr="00B42FE3">
        <w:rPr>
          <w:rFonts w:eastAsia="Times New Roman" w:cstheme="minorHAnsi"/>
          <w:color w:val="000000" w:themeColor="text1"/>
          <w:lang w:eastAsia="en-GB"/>
        </w:rPr>
        <w:instrText xml:space="preserve"> HYPERLINK "https://www.sciencedirect.com/science/article/pii/S1095643302000454" \l "!" </w:instrText>
      </w:r>
      <w:r w:rsidR="006D06E4" w:rsidRPr="00B42FE3">
        <w:rPr>
          <w:rFonts w:ascii="Calibri" w:eastAsia="Times New Roman" w:hAnsi="Calibri" w:cs="Calibri"/>
          <w:color w:val="000000" w:themeColor="text1"/>
          <w:lang w:eastAsia="en-GB"/>
        </w:rPr>
        <w:fldChar w:fldCharType="separate"/>
      </w:r>
      <w:r w:rsidR="006D06E4" w:rsidRPr="00B42FE3">
        <w:rPr>
          <w:rFonts w:ascii="Calibri" w:eastAsia="Times New Roman" w:hAnsi="Calibri" w:cs="Calibri"/>
          <w:color w:val="000000" w:themeColor="text1"/>
          <w:lang w:eastAsia="en-GB"/>
        </w:rPr>
        <w:t>Pörtner</w:t>
      </w:r>
      <w:r w:rsidR="006D06E4" w:rsidRPr="00B42FE3">
        <w:rPr>
          <w:rFonts w:ascii="Calibri" w:eastAsia="Times New Roman" w:hAnsi="Calibri" w:cs="Calibri"/>
          <w:color w:val="000000" w:themeColor="text1"/>
          <w:lang w:eastAsia="en-GB"/>
        </w:rPr>
        <w:fldChar w:fldCharType="end"/>
      </w:r>
      <w:bookmarkEnd w:id="3"/>
      <w:r w:rsidR="006D06E4" w:rsidRPr="00B42FE3">
        <w:rPr>
          <w:rFonts w:ascii="Calibri" w:eastAsia="Times New Roman" w:hAnsi="Calibri" w:cs="Calibri"/>
          <w:color w:val="000000" w:themeColor="text1"/>
          <w:lang w:eastAsia="en-GB"/>
        </w:rPr>
        <w:t xml:space="preserve"> 2002, Somero 2002). </w:t>
      </w:r>
      <w:r w:rsidR="00405C28" w:rsidRPr="00B42FE3">
        <w:rPr>
          <w:rFonts w:ascii="Calibri" w:eastAsia="Times New Roman" w:hAnsi="Calibri" w:cs="Calibri"/>
          <w:color w:val="000000" w:themeColor="text1"/>
          <w:lang w:eastAsia="en-GB"/>
        </w:rPr>
        <w:t xml:space="preserve">Changes in thermal environment also drive </w:t>
      </w:r>
      <w:r w:rsidR="00405C28" w:rsidRPr="00B42FE3">
        <w:rPr>
          <w:rFonts w:ascii="Calibri" w:eastAsia="Times New Roman" w:hAnsi="Calibri" w:cs="Calibri"/>
          <w:lang w:eastAsia="en-GB"/>
        </w:rPr>
        <w:t>phenological shifts, with warming spring</w:t>
      </w:r>
      <w:r w:rsidR="003546FA" w:rsidRPr="00B42FE3">
        <w:rPr>
          <w:rFonts w:ascii="Calibri" w:eastAsia="Times New Roman" w:hAnsi="Calibri" w:cs="Calibri"/>
          <w:lang w:eastAsia="en-GB"/>
        </w:rPr>
        <w:t>s</w:t>
      </w:r>
      <w:r w:rsidR="00405C28" w:rsidRPr="00B42FE3">
        <w:rPr>
          <w:rFonts w:ascii="Calibri" w:eastAsia="Times New Roman" w:hAnsi="Calibri" w:cs="Calibri"/>
          <w:lang w:eastAsia="en-GB"/>
        </w:rPr>
        <w:t xml:space="preserve"> and summers driving a change from single to multiple breeding events during the year</w:t>
      </w:r>
      <w:r w:rsidR="003546FA" w:rsidRPr="00B42FE3">
        <w:rPr>
          <w:rFonts w:ascii="Calibri" w:eastAsia="Times New Roman" w:hAnsi="Calibri" w:cs="Calibri"/>
          <w:lang w:eastAsia="en-GB"/>
        </w:rPr>
        <w:t>,</w:t>
      </w:r>
      <w:r w:rsidR="004107AA" w:rsidRPr="00B42FE3">
        <w:rPr>
          <w:rFonts w:ascii="Calibri" w:eastAsia="Times New Roman" w:hAnsi="Calibri" w:cs="Calibri"/>
          <w:lang w:eastAsia="en-GB"/>
        </w:rPr>
        <w:t xml:space="preserve"> or</w:t>
      </w:r>
      <w:r w:rsidR="003546FA" w:rsidRPr="00B42FE3">
        <w:rPr>
          <w:rFonts w:ascii="Calibri" w:eastAsia="Times New Roman" w:hAnsi="Calibri" w:cs="Calibri"/>
          <w:lang w:eastAsia="en-GB"/>
        </w:rPr>
        <w:t xml:space="preserve"> to</w:t>
      </w:r>
      <w:r w:rsidR="004107AA" w:rsidRPr="00B42FE3">
        <w:rPr>
          <w:rFonts w:ascii="Calibri" w:eastAsia="Times New Roman" w:hAnsi="Calibri" w:cs="Calibri"/>
          <w:lang w:eastAsia="en-GB"/>
        </w:rPr>
        <w:t xml:space="preserve"> protracted breeding seasons</w:t>
      </w:r>
      <w:r w:rsidR="00405C28" w:rsidRPr="00B42FE3">
        <w:rPr>
          <w:rFonts w:ascii="Calibri" w:eastAsia="Times New Roman" w:hAnsi="Calibri" w:cs="Calibri"/>
          <w:lang w:eastAsia="en-GB"/>
        </w:rPr>
        <w:t xml:space="preserve"> (</w:t>
      </w:r>
      <w:r w:rsidR="00B565AC" w:rsidRPr="00B42FE3">
        <w:rPr>
          <w:rFonts w:ascii="Calibri" w:eastAsia="Times New Roman" w:hAnsi="Calibri" w:cs="Calibri"/>
          <w:lang w:eastAsia="en-GB"/>
        </w:rPr>
        <w:t>Moore et al. 2011</w:t>
      </w:r>
      <w:r w:rsidR="00405C28" w:rsidRPr="00B42FE3">
        <w:rPr>
          <w:rFonts w:ascii="Calibri" w:eastAsia="Times New Roman" w:hAnsi="Calibri" w:cs="Calibri"/>
          <w:lang w:eastAsia="en-GB"/>
        </w:rPr>
        <w:t>).</w:t>
      </w:r>
      <w:r w:rsidR="001242F8" w:rsidRPr="00B42FE3">
        <w:rPr>
          <w:rFonts w:ascii="Calibri" w:eastAsia="Times New Roman" w:hAnsi="Calibri" w:cs="Calibri"/>
          <w:lang w:eastAsia="en-GB"/>
        </w:rPr>
        <w:t xml:space="preserve"> One area where information is lacking, however, is the sub-lethal effects on population dynamics, which directly influence population connectivity and biogeographical distribution as a result.</w:t>
      </w:r>
    </w:p>
    <w:p w14:paraId="4323A8BF" w14:textId="6B243978" w:rsidR="00954006" w:rsidRPr="00B42FE3" w:rsidRDefault="00E442F1" w:rsidP="00954006">
      <w:pPr>
        <w:spacing w:line="480" w:lineRule="auto"/>
        <w:ind w:firstLine="720"/>
        <w:rPr>
          <w:rFonts w:ascii="Calibri" w:eastAsia="Times New Roman" w:hAnsi="Calibri" w:cs="Calibri"/>
          <w:color w:val="000000"/>
          <w:lang w:eastAsia="en-GB"/>
        </w:rPr>
      </w:pPr>
      <w:r w:rsidRPr="00B42FE3">
        <w:rPr>
          <w:rFonts w:ascii="Calibri" w:eastAsia="Times New Roman" w:hAnsi="Calibri" w:cs="Calibri"/>
          <w:color w:val="000000"/>
          <w:lang w:eastAsia="en-GB"/>
        </w:rPr>
        <w:t>Anthropogenic climate change is driving an increase in the importance of researching temperature and its in</w:t>
      </w:r>
      <w:r w:rsidR="00CC5BDD" w:rsidRPr="00B42FE3">
        <w:rPr>
          <w:rFonts w:ascii="Calibri" w:eastAsia="Times New Roman" w:hAnsi="Calibri" w:cs="Calibri"/>
          <w:color w:val="000000"/>
          <w:lang w:eastAsia="en-GB"/>
        </w:rPr>
        <w:t>fluence upon</w:t>
      </w:r>
      <w:r w:rsidRPr="00B42FE3">
        <w:rPr>
          <w:rFonts w:ascii="Calibri" w:eastAsia="Times New Roman" w:hAnsi="Calibri" w:cs="Calibri"/>
          <w:color w:val="000000"/>
          <w:lang w:eastAsia="en-GB"/>
        </w:rPr>
        <w:t xml:space="preserve"> individuals </w:t>
      </w:r>
      <w:r w:rsidR="00CC5BDD" w:rsidRPr="00B42FE3">
        <w:rPr>
          <w:rFonts w:ascii="Calibri" w:eastAsia="Times New Roman" w:hAnsi="Calibri" w:cs="Calibri"/>
          <w:color w:val="000000"/>
          <w:lang w:eastAsia="en-GB"/>
        </w:rPr>
        <w:t>and</w:t>
      </w:r>
      <w:r w:rsidRPr="00B42FE3">
        <w:rPr>
          <w:rFonts w:ascii="Calibri" w:eastAsia="Times New Roman" w:hAnsi="Calibri" w:cs="Calibri"/>
          <w:color w:val="000000"/>
          <w:lang w:eastAsia="en-GB"/>
        </w:rPr>
        <w:t xml:space="preserve"> communities (Somero, 2005; Helmuth, 2009). Rocky shore environments are periodically exposed to terrestrial (atmospheric temperature, wind speed, sun exposure, etc.) and marine (water temperature, salinity, di</w:t>
      </w:r>
      <w:r w:rsidR="00CC5BDD" w:rsidRPr="00B42FE3">
        <w:rPr>
          <w:rFonts w:ascii="Calibri" w:eastAsia="Times New Roman" w:hAnsi="Calibri" w:cs="Calibri"/>
          <w:color w:val="000000"/>
          <w:lang w:eastAsia="en-GB"/>
        </w:rPr>
        <w:t>e</w:t>
      </w:r>
      <w:r w:rsidRPr="00B42FE3">
        <w:rPr>
          <w:rFonts w:ascii="Calibri" w:eastAsia="Times New Roman" w:hAnsi="Calibri" w:cs="Calibri"/>
          <w:color w:val="000000"/>
          <w:lang w:eastAsia="en-GB"/>
        </w:rPr>
        <w:t xml:space="preserve">l </w:t>
      </w:r>
      <w:r w:rsidR="003546FA" w:rsidRPr="00B42FE3">
        <w:rPr>
          <w:rFonts w:ascii="Calibri" w:eastAsia="Times New Roman" w:hAnsi="Calibri" w:cs="Calibri"/>
          <w:color w:val="000000"/>
          <w:lang w:eastAsia="en-GB"/>
        </w:rPr>
        <w:t>tidal cycle etc.) abiotic influenc</w:t>
      </w:r>
      <w:r w:rsidRPr="00B42FE3">
        <w:rPr>
          <w:rFonts w:ascii="Calibri" w:eastAsia="Times New Roman" w:hAnsi="Calibri" w:cs="Calibri"/>
          <w:color w:val="000000"/>
          <w:lang w:eastAsia="en-GB"/>
        </w:rPr>
        <w:t xml:space="preserve">es, making them valuable </w:t>
      </w:r>
      <w:r w:rsidR="003546FA" w:rsidRPr="00B42FE3">
        <w:rPr>
          <w:rFonts w:ascii="Calibri" w:eastAsia="Times New Roman" w:hAnsi="Calibri" w:cs="Calibri"/>
          <w:color w:val="000000"/>
          <w:lang w:eastAsia="en-GB"/>
        </w:rPr>
        <w:t>sites for</w:t>
      </w:r>
      <w:r w:rsidRPr="00B42FE3">
        <w:rPr>
          <w:rFonts w:ascii="Calibri" w:eastAsia="Times New Roman" w:hAnsi="Calibri" w:cs="Calibri"/>
          <w:color w:val="000000"/>
          <w:lang w:eastAsia="en-GB"/>
        </w:rPr>
        <w:t xml:space="preserve"> study</w:t>
      </w:r>
      <w:r w:rsidR="003546FA" w:rsidRPr="00B42FE3">
        <w:rPr>
          <w:rFonts w:ascii="Calibri" w:eastAsia="Times New Roman" w:hAnsi="Calibri" w:cs="Calibri"/>
          <w:color w:val="000000"/>
          <w:lang w:eastAsia="en-GB"/>
        </w:rPr>
        <w:t>ing</w:t>
      </w:r>
      <w:r w:rsidRPr="00B42FE3">
        <w:rPr>
          <w:rFonts w:ascii="Calibri" w:eastAsia="Times New Roman" w:hAnsi="Calibri" w:cs="Calibri"/>
          <w:color w:val="000000"/>
          <w:lang w:eastAsia="en-GB"/>
        </w:rPr>
        <w:t xml:space="preserve"> abiotic stress, biotic interactions, and ecological change (Mieszkowska et al., 2006; Seabra et al., 2011). Global sea surface temperature (SST) has been warming at approximately 0.13°C per decade since the 1980’s (IPCC, 2007),</w:t>
      </w:r>
      <w:r w:rsidR="003546FA" w:rsidRPr="00B42FE3">
        <w:rPr>
          <w:rFonts w:ascii="Calibri" w:eastAsia="Times New Roman" w:hAnsi="Calibri" w:cs="Calibri"/>
          <w:color w:val="000000"/>
          <w:lang w:eastAsia="en-GB"/>
        </w:rPr>
        <w:t xml:space="preserve"> </w:t>
      </w:r>
      <w:r w:rsidR="00CC5BDD" w:rsidRPr="00B42FE3">
        <w:rPr>
          <w:rFonts w:ascii="Calibri" w:eastAsia="Times New Roman" w:hAnsi="Calibri" w:cs="Calibri"/>
          <w:color w:val="000000"/>
          <w:lang w:eastAsia="en-GB"/>
        </w:rPr>
        <w:t>this is</w:t>
      </w:r>
      <w:r w:rsidRPr="00B42FE3">
        <w:rPr>
          <w:rFonts w:ascii="Calibri" w:eastAsia="Times New Roman" w:hAnsi="Calibri" w:cs="Calibri"/>
          <w:color w:val="000000"/>
          <w:lang w:eastAsia="en-GB"/>
        </w:rPr>
        <w:t xml:space="preserve"> </w:t>
      </w:r>
      <w:r w:rsidR="00CF0F20" w:rsidRPr="00B42FE3">
        <w:rPr>
          <w:rFonts w:ascii="Calibri" w:eastAsia="Times New Roman" w:hAnsi="Calibri" w:cs="Calibri"/>
          <w:color w:val="000000"/>
          <w:lang w:eastAsia="en-GB"/>
        </w:rPr>
        <w:t>evident</w:t>
      </w:r>
      <w:r w:rsidRPr="00B42FE3">
        <w:rPr>
          <w:rFonts w:ascii="Calibri" w:eastAsia="Times New Roman" w:hAnsi="Calibri" w:cs="Calibri"/>
          <w:color w:val="000000"/>
          <w:lang w:eastAsia="en-GB"/>
        </w:rPr>
        <w:t xml:space="preserve"> off the coast of Plymouth (England), which experienced a 1 °C increase between 1980 and 2000 (Hawkins et al., 2003).</w:t>
      </w:r>
      <w:r w:rsidR="00CC5BDD" w:rsidRPr="00B42FE3">
        <w:rPr>
          <w:rFonts w:ascii="Calibri" w:eastAsia="Times New Roman" w:hAnsi="Calibri" w:cs="Calibri"/>
          <w:color w:val="000000"/>
          <w:lang w:eastAsia="en-GB"/>
        </w:rPr>
        <w:t xml:space="preserve"> Coastal marine s</w:t>
      </w:r>
      <w:r w:rsidRPr="00B42FE3">
        <w:rPr>
          <w:rFonts w:ascii="Calibri" w:eastAsia="Times New Roman" w:hAnsi="Calibri" w:cs="Calibri"/>
          <w:color w:val="000000"/>
          <w:lang w:eastAsia="en-GB"/>
        </w:rPr>
        <w:t xml:space="preserve">pecies can be effectively used to measure and track </w:t>
      </w:r>
      <w:r w:rsidR="00CC5BDD" w:rsidRPr="00B42FE3">
        <w:rPr>
          <w:rFonts w:ascii="Calibri" w:eastAsia="Times New Roman" w:hAnsi="Calibri" w:cs="Calibri"/>
          <w:color w:val="000000"/>
          <w:lang w:eastAsia="en-GB"/>
        </w:rPr>
        <w:t xml:space="preserve">the </w:t>
      </w:r>
      <w:r w:rsidRPr="00B42FE3">
        <w:rPr>
          <w:rFonts w:ascii="Calibri" w:eastAsia="Times New Roman" w:hAnsi="Calibri" w:cs="Calibri"/>
          <w:color w:val="000000"/>
          <w:lang w:eastAsia="en-GB"/>
        </w:rPr>
        <w:t xml:space="preserve">influence of </w:t>
      </w:r>
      <w:r w:rsidR="00CC5BDD" w:rsidRPr="00B42FE3">
        <w:rPr>
          <w:rFonts w:ascii="Calibri" w:eastAsia="Times New Roman" w:hAnsi="Calibri" w:cs="Calibri"/>
          <w:color w:val="000000"/>
          <w:lang w:eastAsia="en-GB"/>
        </w:rPr>
        <w:t xml:space="preserve">such </w:t>
      </w:r>
      <w:r w:rsidRPr="00B42FE3">
        <w:rPr>
          <w:rFonts w:ascii="Calibri" w:eastAsia="Times New Roman" w:hAnsi="Calibri" w:cs="Calibri"/>
          <w:color w:val="000000"/>
          <w:lang w:eastAsia="en-GB"/>
        </w:rPr>
        <w:t xml:space="preserve">climate change </w:t>
      </w:r>
      <w:r w:rsidR="00CC5BDD" w:rsidRPr="00B42FE3">
        <w:rPr>
          <w:rFonts w:ascii="Calibri" w:eastAsia="Times New Roman" w:hAnsi="Calibri" w:cs="Calibri"/>
          <w:color w:val="000000"/>
          <w:lang w:eastAsia="en-GB"/>
        </w:rPr>
        <w:t>upon</w:t>
      </w:r>
      <w:r w:rsidRPr="00B42FE3">
        <w:rPr>
          <w:rFonts w:ascii="Calibri" w:eastAsia="Times New Roman" w:hAnsi="Calibri" w:cs="Calibri"/>
          <w:color w:val="000000"/>
          <w:lang w:eastAsia="en-GB"/>
        </w:rPr>
        <w:t xml:space="preserve"> species distribution</w:t>
      </w:r>
      <w:r w:rsidR="00CC5BDD" w:rsidRPr="00B42FE3">
        <w:rPr>
          <w:rFonts w:ascii="Calibri" w:eastAsia="Times New Roman" w:hAnsi="Calibri" w:cs="Calibri"/>
          <w:color w:val="000000"/>
          <w:lang w:eastAsia="en-GB"/>
        </w:rPr>
        <w:t>s</w:t>
      </w:r>
      <w:r w:rsidRPr="00B42FE3">
        <w:rPr>
          <w:rFonts w:ascii="Calibri" w:eastAsia="Times New Roman" w:hAnsi="Calibri" w:cs="Calibri"/>
          <w:color w:val="000000"/>
          <w:lang w:eastAsia="en-GB"/>
        </w:rPr>
        <w:t xml:space="preserve"> (Mieszkowska et al., 2006, 2005). </w:t>
      </w:r>
      <w:r w:rsidR="00954006" w:rsidRPr="00B42FE3">
        <w:rPr>
          <w:rFonts w:ascii="Calibri" w:eastAsia="Times New Roman" w:hAnsi="Calibri" w:cs="Calibri"/>
          <w:color w:val="000000"/>
          <w:lang w:eastAsia="en-GB"/>
        </w:rPr>
        <w:t>However, abiotic factors affecting limpet body temperature and its consequences for physiological and behavioural responses can be multi-faceted, complex, and difficult to distinguish (Gilman et.al., 2006; Helmuth et al., 2006).</w:t>
      </w:r>
    </w:p>
    <w:p w14:paraId="1CE99B9D" w14:textId="324061A3" w:rsidR="00E442F1" w:rsidRPr="00B42FE3" w:rsidRDefault="00E442F1" w:rsidP="00E442F1">
      <w:pPr>
        <w:spacing w:line="480" w:lineRule="auto"/>
        <w:ind w:firstLine="720"/>
        <w:rPr>
          <w:rFonts w:ascii="Times New Roman" w:eastAsia="Times New Roman" w:hAnsi="Times New Roman" w:cs="Times New Roman"/>
          <w:lang w:eastAsia="en-GB"/>
        </w:rPr>
      </w:pPr>
      <w:r w:rsidRPr="00B42FE3">
        <w:rPr>
          <w:rFonts w:ascii="Calibri" w:eastAsia="Times New Roman" w:hAnsi="Calibri" w:cs="Calibri"/>
          <w:color w:val="000000"/>
          <w:lang w:eastAsia="en-GB"/>
        </w:rPr>
        <w:lastRenderedPageBreak/>
        <w:t xml:space="preserve">Patellid limpets are a structurally and functionally important </w:t>
      </w:r>
      <w:r w:rsidR="00D83A8A" w:rsidRPr="00B42FE3">
        <w:rPr>
          <w:rFonts w:ascii="Calibri" w:eastAsia="Times New Roman" w:hAnsi="Calibri" w:cs="Calibri"/>
          <w:color w:val="000000"/>
          <w:lang w:eastAsia="en-GB"/>
        </w:rPr>
        <w:t>family</w:t>
      </w:r>
      <w:r w:rsidRPr="00B42FE3">
        <w:rPr>
          <w:rFonts w:ascii="Calibri" w:eastAsia="Times New Roman" w:hAnsi="Calibri" w:cs="Calibri"/>
          <w:color w:val="000000"/>
          <w:lang w:eastAsia="en-GB"/>
        </w:rPr>
        <w:t xml:space="preserve"> on rocky shore</w:t>
      </w:r>
      <w:r w:rsidR="00CC5BDD" w:rsidRPr="00B42FE3">
        <w:rPr>
          <w:rFonts w:ascii="Calibri" w:eastAsia="Times New Roman" w:hAnsi="Calibri" w:cs="Calibri"/>
          <w:color w:val="000000"/>
          <w:lang w:eastAsia="en-GB"/>
        </w:rPr>
        <w:t>s</w:t>
      </w:r>
      <w:r w:rsidRPr="00B42FE3">
        <w:rPr>
          <w:rFonts w:ascii="Calibri" w:eastAsia="Times New Roman" w:hAnsi="Calibri" w:cs="Calibri"/>
          <w:color w:val="000000"/>
          <w:lang w:eastAsia="en-GB"/>
        </w:rPr>
        <w:t>, having strong influence</w:t>
      </w:r>
      <w:r w:rsidR="00CC5BDD" w:rsidRPr="00B42FE3">
        <w:rPr>
          <w:rFonts w:ascii="Calibri" w:eastAsia="Times New Roman" w:hAnsi="Calibri" w:cs="Calibri"/>
          <w:color w:val="000000"/>
          <w:lang w:eastAsia="en-GB"/>
        </w:rPr>
        <w:t>s</w:t>
      </w:r>
      <w:r w:rsidRPr="00B42FE3">
        <w:rPr>
          <w:rFonts w:ascii="Calibri" w:eastAsia="Times New Roman" w:hAnsi="Calibri" w:cs="Calibri"/>
          <w:color w:val="000000"/>
          <w:lang w:eastAsia="en-GB"/>
        </w:rPr>
        <w:t xml:space="preserve"> </w:t>
      </w:r>
      <w:r w:rsidR="00CC5BDD" w:rsidRPr="00B42FE3">
        <w:rPr>
          <w:rFonts w:ascii="Calibri" w:eastAsia="Times New Roman" w:hAnsi="Calibri" w:cs="Calibri"/>
          <w:color w:val="000000"/>
          <w:lang w:eastAsia="en-GB"/>
        </w:rPr>
        <w:t>up</w:t>
      </w:r>
      <w:r w:rsidRPr="00B42FE3">
        <w:rPr>
          <w:rFonts w:ascii="Calibri" w:eastAsia="Times New Roman" w:hAnsi="Calibri" w:cs="Calibri"/>
          <w:color w:val="000000"/>
          <w:lang w:eastAsia="en-GB"/>
        </w:rPr>
        <w:t xml:space="preserve">on community structure (Branch, 1981). This is mainly due to the impact of grazing on algae which modifies algal abundances, increasing ecosystem stability, biodiversity, and function (Branch, 1981; Coleman et al., 2006; Hawkins and Hartnoll, 1983; Southward, 1964). Changes to the distributions and abundance of limpets may therefore have consequences for other species, with a potential to affect the community structure and ecosystem functioning (Moore et al., 2007). </w:t>
      </w:r>
      <w:r w:rsidRPr="00B42FE3">
        <w:rPr>
          <w:rFonts w:ascii="Calibri" w:eastAsia="Times New Roman" w:hAnsi="Calibri" w:cs="Calibri"/>
          <w:i/>
          <w:iCs/>
          <w:color w:val="000000"/>
          <w:lang w:eastAsia="en-GB"/>
        </w:rPr>
        <w:t>Patella vulgata</w:t>
      </w:r>
      <w:r w:rsidRPr="00B42FE3">
        <w:rPr>
          <w:rFonts w:ascii="Calibri" w:eastAsia="Times New Roman" w:hAnsi="Calibri" w:cs="Calibri"/>
          <w:color w:val="000000"/>
          <w:lang w:eastAsia="en-GB"/>
        </w:rPr>
        <w:t xml:space="preserve"> (Linnaeus, 1758) is a </w:t>
      </w:r>
      <w:r w:rsidR="002353F2" w:rsidRPr="00B42FE3">
        <w:rPr>
          <w:rFonts w:ascii="Calibri" w:eastAsia="Times New Roman" w:hAnsi="Calibri" w:cs="Calibri"/>
          <w:color w:val="000000"/>
          <w:lang w:eastAsia="en-GB"/>
        </w:rPr>
        <w:t>boreal</w:t>
      </w:r>
      <w:r w:rsidRPr="00B42FE3">
        <w:rPr>
          <w:rFonts w:ascii="Calibri" w:eastAsia="Times New Roman" w:hAnsi="Calibri" w:cs="Calibri"/>
          <w:color w:val="000000"/>
          <w:lang w:eastAsia="en-GB"/>
        </w:rPr>
        <w:t xml:space="preserve"> species </w:t>
      </w:r>
      <w:r w:rsidR="002353F2" w:rsidRPr="00B42FE3">
        <w:rPr>
          <w:rFonts w:ascii="Calibri" w:eastAsia="Times New Roman" w:hAnsi="Calibri" w:cs="Calibri"/>
          <w:color w:val="000000"/>
          <w:lang w:eastAsia="en-GB"/>
        </w:rPr>
        <w:t xml:space="preserve">commonly found </w:t>
      </w:r>
      <w:r w:rsidRPr="00B42FE3">
        <w:rPr>
          <w:rFonts w:ascii="Calibri" w:eastAsia="Times New Roman" w:hAnsi="Calibri" w:cs="Calibri"/>
          <w:color w:val="000000"/>
          <w:lang w:eastAsia="en-GB"/>
        </w:rPr>
        <w:t xml:space="preserve">in the mid-intertidal zone across North West Europe. </w:t>
      </w:r>
      <w:r w:rsidRPr="00B42FE3">
        <w:rPr>
          <w:rFonts w:ascii="Calibri" w:eastAsia="Times New Roman" w:hAnsi="Calibri" w:cs="Calibri"/>
          <w:i/>
          <w:iCs/>
          <w:color w:val="000000"/>
          <w:lang w:eastAsia="en-GB"/>
        </w:rPr>
        <w:t xml:space="preserve">Patella depressa </w:t>
      </w:r>
      <w:r w:rsidRPr="00B42FE3">
        <w:rPr>
          <w:rFonts w:ascii="Calibri" w:eastAsia="Times New Roman" w:hAnsi="Calibri" w:cs="Calibri"/>
          <w:color w:val="000000"/>
          <w:lang w:eastAsia="en-GB"/>
        </w:rPr>
        <w:t xml:space="preserve">(Pennant, 1777) is a </w:t>
      </w:r>
      <w:r w:rsidR="002353F2" w:rsidRPr="00B42FE3">
        <w:rPr>
          <w:rFonts w:ascii="Calibri" w:eastAsia="Times New Roman" w:hAnsi="Calibri" w:cs="Calibri"/>
          <w:color w:val="000000"/>
          <w:lang w:eastAsia="en-GB"/>
        </w:rPr>
        <w:t xml:space="preserve">lusitanian </w:t>
      </w:r>
      <w:r w:rsidRPr="00B42FE3">
        <w:rPr>
          <w:rFonts w:ascii="Calibri" w:eastAsia="Times New Roman" w:hAnsi="Calibri" w:cs="Calibri"/>
          <w:color w:val="000000"/>
          <w:lang w:eastAsia="en-GB"/>
        </w:rPr>
        <w:t xml:space="preserve">species, ranging from Senegal to North Wales, with a </w:t>
      </w:r>
      <w:r w:rsidR="00CF0F20" w:rsidRPr="00B42FE3">
        <w:rPr>
          <w:rFonts w:ascii="Calibri" w:eastAsia="Times New Roman" w:hAnsi="Calibri" w:cs="Calibri"/>
          <w:color w:val="000000"/>
          <w:lang w:eastAsia="en-GB"/>
        </w:rPr>
        <w:t>distribution that</w:t>
      </w:r>
      <w:r w:rsidRPr="00B42FE3">
        <w:rPr>
          <w:rFonts w:ascii="Calibri" w:eastAsia="Times New Roman" w:hAnsi="Calibri" w:cs="Calibri"/>
          <w:color w:val="000000"/>
          <w:lang w:eastAsia="en-GB"/>
        </w:rPr>
        <w:t xml:space="preserve"> overlaps with </w:t>
      </w:r>
      <w:r w:rsidRPr="00B42FE3">
        <w:rPr>
          <w:rFonts w:ascii="Calibri" w:eastAsia="Times New Roman" w:hAnsi="Calibri" w:cs="Calibri"/>
          <w:i/>
          <w:iCs/>
          <w:color w:val="000000"/>
          <w:lang w:eastAsia="en-GB"/>
        </w:rPr>
        <w:t>P. vulgata</w:t>
      </w:r>
      <w:r w:rsidRPr="00B42FE3">
        <w:rPr>
          <w:rFonts w:ascii="Calibri" w:eastAsia="Times New Roman" w:hAnsi="Calibri" w:cs="Calibri"/>
          <w:color w:val="000000"/>
          <w:lang w:eastAsia="en-GB"/>
        </w:rPr>
        <w:t xml:space="preserve"> on rocky shores around southwest England (Southward et al., 1995). </w:t>
      </w:r>
      <w:r w:rsidR="00CC5BDD" w:rsidRPr="00B42FE3">
        <w:rPr>
          <w:rFonts w:ascii="Calibri" w:eastAsia="Times New Roman" w:hAnsi="Calibri" w:cs="Calibri"/>
          <w:color w:val="000000"/>
          <w:lang w:eastAsia="en-GB"/>
        </w:rPr>
        <w:t>These</w:t>
      </w:r>
      <w:r w:rsidRPr="00B42FE3">
        <w:rPr>
          <w:rFonts w:ascii="Calibri" w:eastAsia="Times New Roman" w:hAnsi="Calibri" w:cs="Calibri"/>
          <w:color w:val="000000"/>
          <w:lang w:eastAsia="en-GB"/>
        </w:rPr>
        <w:t xml:space="preserve"> </w:t>
      </w:r>
      <w:r w:rsidR="002353F2" w:rsidRPr="00B42FE3">
        <w:rPr>
          <w:rFonts w:ascii="Calibri" w:eastAsia="Times New Roman" w:hAnsi="Calibri" w:cs="Calibri"/>
          <w:color w:val="000000"/>
          <w:lang w:eastAsia="en-GB"/>
        </w:rPr>
        <w:t>species</w:t>
      </w:r>
      <w:r w:rsidR="00CC5BDD" w:rsidRPr="00B42FE3">
        <w:rPr>
          <w:rFonts w:ascii="Calibri" w:eastAsia="Times New Roman" w:hAnsi="Calibri" w:cs="Calibri"/>
          <w:color w:val="000000"/>
          <w:lang w:eastAsia="en-GB"/>
        </w:rPr>
        <w:t xml:space="preserve"> </w:t>
      </w:r>
      <w:r w:rsidRPr="00B42FE3">
        <w:rPr>
          <w:rFonts w:ascii="Calibri" w:eastAsia="Times New Roman" w:hAnsi="Calibri" w:cs="Calibri"/>
          <w:color w:val="000000"/>
          <w:lang w:eastAsia="en-GB"/>
        </w:rPr>
        <w:t xml:space="preserve">share similar </w:t>
      </w:r>
      <w:r w:rsidR="004A4FA4" w:rsidRPr="00B42FE3">
        <w:rPr>
          <w:rFonts w:ascii="Calibri" w:eastAsia="Times New Roman" w:hAnsi="Calibri" w:cs="Calibri"/>
          <w:color w:val="000000"/>
          <w:lang w:eastAsia="en-GB"/>
        </w:rPr>
        <w:t>morphological</w:t>
      </w:r>
      <w:r w:rsidRPr="00B42FE3">
        <w:rPr>
          <w:rFonts w:ascii="Calibri" w:eastAsia="Times New Roman" w:hAnsi="Calibri" w:cs="Calibri"/>
          <w:color w:val="000000"/>
          <w:lang w:eastAsia="en-GB"/>
        </w:rPr>
        <w:t xml:space="preserve"> (feeding ap</w:t>
      </w:r>
      <w:r w:rsidR="009E0027" w:rsidRPr="00B42FE3">
        <w:rPr>
          <w:rFonts w:ascii="Calibri" w:eastAsia="Times New Roman" w:hAnsi="Calibri" w:cs="Calibri"/>
          <w:color w:val="000000"/>
          <w:lang w:eastAsia="en-GB"/>
        </w:rPr>
        <w:t>paratus) and behavioural feature</w:t>
      </w:r>
      <w:r w:rsidRPr="00B42FE3">
        <w:rPr>
          <w:rFonts w:ascii="Calibri" w:eastAsia="Times New Roman" w:hAnsi="Calibri" w:cs="Calibri"/>
          <w:color w:val="000000"/>
          <w:lang w:eastAsia="en-GB"/>
        </w:rPr>
        <w:t>s (diets, habitat) (Hawkins et al., 1989)</w:t>
      </w:r>
      <w:r w:rsidR="003B4AAA" w:rsidRPr="00B42FE3">
        <w:rPr>
          <w:rFonts w:ascii="Calibri" w:eastAsia="Times New Roman" w:hAnsi="Calibri" w:cs="Calibri"/>
          <w:color w:val="000000"/>
          <w:lang w:eastAsia="en-GB"/>
        </w:rPr>
        <w:t xml:space="preserve"> and</w:t>
      </w:r>
      <w:r w:rsidR="00CF0F20" w:rsidRPr="00B42FE3">
        <w:rPr>
          <w:rFonts w:ascii="Calibri" w:eastAsia="Times New Roman" w:hAnsi="Calibri" w:cs="Calibri"/>
          <w:color w:val="000000"/>
          <w:lang w:eastAsia="en-GB"/>
        </w:rPr>
        <w:t xml:space="preserve"> </w:t>
      </w:r>
      <w:r w:rsidR="003B4AAA" w:rsidRPr="00B42FE3">
        <w:rPr>
          <w:rFonts w:ascii="Calibri" w:eastAsia="Times New Roman" w:hAnsi="Calibri" w:cs="Calibri"/>
          <w:color w:val="000000"/>
          <w:lang w:eastAsia="en-GB"/>
        </w:rPr>
        <w:t>t</w:t>
      </w:r>
      <w:r w:rsidRPr="00B42FE3">
        <w:rPr>
          <w:rFonts w:ascii="Calibri" w:eastAsia="Times New Roman" w:hAnsi="Calibri" w:cs="Calibri"/>
          <w:color w:val="000000"/>
          <w:lang w:eastAsia="en-GB"/>
        </w:rPr>
        <w:t xml:space="preserve">here is evidence for strong </w:t>
      </w:r>
      <w:r w:rsidR="002353F2" w:rsidRPr="00B42FE3">
        <w:rPr>
          <w:rFonts w:ascii="Calibri" w:eastAsia="Times New Roman" w:hAnsi="Calibri" w:cs="Calibri"/>
          <w:color w:val="000000"/>
          <w:lang w:eastAsia="en-GB"/>
        </w:rPr>
        <w:t xml:space="preserve">interspecific </w:t>
      </w:r>
      <w:r w:rsidRPr="00B42FE3">
        <w:rPr>
          <w:rFonts w:ascii="Calibri" w:eastAsia="Times New Roman" w:hAnsi="Calibri" w:cs="Calibri"/>
          <w:color w:val="000000"/>
          <w:lang w:eastAsia="en-GB"/>
        </w:rPr>
        <w:t>competition</w:t>
      </w:r>
      <w:r w:rsidR="003B4AAA" w:rsidRPr="00B42FE3">
        <w:rPr>
          <w:rFonts w:ascii="Calibri" w:eastAsia="Times New Roman" w:hAnsi="Calibri" w:cs="Calibri"/>
          <w:color w:val="000000"/>
          <w:lang w:eastAsia="en-GB"/>
        </w:rPr>
        <w:t xml:space="preserve"> between them</w:t>
      </w:r>
      <w:r w:rsidR="009E0027" w:rsidRPr="00B42FE3">
        <w:rPr>
          <w:rFonts w:ascii="Calibri" w:eastAsia="Times New Roman" w:hAnsi="Calibri" w:cs="Calibri"/>
          <w:color w:val="000000"/>
          <w:lang w:eastAsia="en-GB"/>
        </w:rPr>
        <w:t>.</w:t>
      </w:r>
      <w:r w:rsidR="00690DBA" w:rsidRPr="00B42FE3">
        <w:rPr>
          <w:rFonts w:ascii="Calibri" w:eastAsia="Times New Roman" w:hAnsi="Calibri" w:cs="Calibri"/>
          <w:color w:val="000000"/>
          <w:lang w:eastAsia="en-GB"/>
        </w:rPr>
        <w:t xml:space="preserve"> </w:t>
      </w:r>
      <w:r w:rsidR="004D70E9" w:rsidRPr="00B42FE3">
        <w:rPr>
          <w:rFonts w:ascii="Calibri" w:hAnsi="Calibri" w:cs="Calibri"/>
          <w:noProof/>
        </w:rPr>
        <w:t>Boyden</w:t>
      </w:r>
      <w:r w:rsidRPr="00B42FE3">
        <w:rPr>
          <w:rFonts w:ascii="Calibri" w:eastAsia="Times New Roman" w:hAnsi="Calibri" w:cs="Calibri"/>
          <w:color w:val="000000"/>
          <w:lang w:eastAsia="en-GB"/>
        </w:rPr>
        <w:t xml:space="preserve"> et al. (2002) investigated</w:t>
      </w:r>
      <w:r w:rsidR="003B4AAA" w:rsidRPr="00B42FE3">
        <w:rPr>
          <w:rFonts w:ascii="Calibri" w:eastAsia="Times New Roman" w:hAnsi="Calibri" w:cs="Calibri"/>
          <w:color w:val="000000"/>
          <w:lang w:eastAsia="en-GB"/>
        </w:rPr>
        <w:t xml:space="preserve"> this</w:t>
      </w:r>
      <w:r w:rsidRPr="00B42FE3">
        <w:rPr>
          <w:rFonts w:ascii="Calibri" w:eastAsia="Times New Roman" w:hAnsi="Calibri" w:cs="Calibri"/>
          <w:color w:val="000000"/>
          <w:lang w:eastAsia="en-GB"/>
        </w:rPr>
        <w:t xml:space="preserve"> competition</w:t>
      </w:r>
      <w:r w:rsidR="003B4AAA" w:rsidRPr="00B42FE3">
        <w:rPr>
          <w:rFonts w:ascii="Calibri" w:eastAsia="Times New Roman" w:hAnsi="Calibri" w:cs="Calibri"/>
          <w:color w:val="000000"/>
          <w:lang w:eastAsia="en-GB"/>
        </w:rPr>
        <w:t xml:space="preserve"> </w:t>
      </w:r>
      <w:r w:rsidRPr="00B42FE3">
        <w:rPr>
          <w:rFonts w:ascii="Calibri" w:eastAsia="Times New Roman" w:hAnsi="Calibri" w:cs="Calibri"/>
          <w:color w:val="000000"/>
          <w:lang w:eastAsia="en-GB"/>
        </w:rPr>
        <w:t>on the northern coast of Portugal, where th</w:t>
      </w:r>
      <w:r w:rsidR="003B4AAA" w:rsidRPr="00B42FE3">
        <w:rPr>
          <w:rFonts w:ascii="Calibri" w:eastAsia="Times New Roman" w:hAnsi="Calibri" w:cs="Calibri"/>
          <w:color w:val="000000"/>
          <w:lang w:eastAsia="en-GB"/>
        </w:rPr>
        <w:t>e</w:t>
      </w:r>
      <w:r w:rsidRPr="00B42FE3">
        <w:rPr>
          <w:rFonts w:ascii="Calibri" w:eastAsia="Times New Roman" w:hAnsi="Calibri" w:cs="Calibri"/>
          <w:color w:val="000000"/>
          <w:lang w:eastAsia="en-GB"/>
        </w:rPr>
        <w:t xml:space="preserve"> species exist in similar </w:t>
      </w:r>
      <w:r w:rsidR="003B4AAA" w:rsidRPr="00B42FE3">
        <w:rPr>
          <w:rFonts w:ascii="Calibri" w:eastAsia="Times New Roman" w:hAnsi="Calibri" w:cs="Calibri"/>
          <w:color w:val="000000"/>
          <w:lang w:eastAsia="en-GB"/>
        </w:rPr>
        <w:t>densiti</w:t>
      </w:r>
      <w:r w:rsidRPr="00B42FE3">
        <w:rPr>
          <w:rFonts w:ascii="Calibri" w:eastAsia="Times New Roman" w:hAnsi="Calibri" w:cs="Calibri"/>
          <w:color w:val="000000"/>
          <w:lang w:eastAsia="en-GB"/>
        </w:rPr>
        <w:t>es</w:t>
      </w:r>
      <w:r w:rsidR="009E0027" w:rsidRPr="00B42FE3">
        <w:rPr>
          <w:rFonts w:ascii="Calibri" w:eastAsia="Times New Roman" w:hAnsi="Calibri" w:cs="Calibri"/>
          <w:color w:val="000000"/>
          <w:lang w:eastAsia="en-GB"/>
        </w:rPr>
        <w:t xml:space="preserve"> and found that where they</w:t>
      </w:r>
      <w:r w:rsidRPr="00B42FE3">
        <w:rPr>
          <w:rFonts w:ascii="Calibri" w:eastAsia="Times New Roman" w:hAnsi="Calibri" w:cs="Calibri"/>
          <w:color w:val="000000"/>
          <w:lang w:eastAsia="en-GB"/>
        </w:rPr>
        <w:t xml:space="preserve"> </w:t>
      </w:r>
      <w:r w:rsidR="009E0027" w:rsidRPr="00B42FE3">
        <w:rPr>
          <w:rFonts w:ascii="Calibri" w:eastAsia="Times New Roman" w:hAnsi="Calibri" w:cs="Calibri"/>
          <w:color w:val="000000"/>
          <w:lang w:eastAsia="en-GB"/>
        </w:rPr>
        <w:t>co-occurred</w:t>
      </w:r>
      <w:r w:rsidRPr="00B42FE3">
        <w:rPr>
          <w:rFonts w:ascii="Calibri" w:eastAsia="Times New Roman" w:hAnsi="Calibri" w:cs="Calibri"/>
          <w:color w:val="000000"/>
          <w:lang w:eastAsia="en-GB"/>
        </w:rPr>
        <w:t>,</w:t>
      </w:r>
      <w:r w:rsidR="003B4AAA" w:rsidRPr="00B42FE3">
        <w:rPr>
          <w:rFonts w:ascii="Calibri" w:eastAsia="Times New Roman" w:hAnsi="Calibri" w:cs="Calibri"/>
          <w:color w:val="000000"/>
          <w:lang w:eastAsia="en-GB"/>
        </w:rPr>
        <w:t xml:space="preserve"> both </w:t>
      </w:r>
      <w:r w:rsidRPr="00B42FE3">
        <w:rPr>
          <w:rFonts w:ascii="Calibri" w:eastAsia="Times New Roman" w:hAnsi="Calibri" w:cs="Calibri"/>
          <w:color w:val="000000"/>
          <w:lang w:eastAsia="en-GB"/>
        </w:rPr>
        <w:t>sp</w:t>
      </w:r>
      <w:r w:rsidR="009E0027" w:rsidRPr="00B42FE3">
        <w:rPr>
          <w:rFonts w:ascii="Calibri" w:eastAsia="Times New Roman" w:hAnsi="Calibri" w:cs="Calibri"/>
          <w:color w:val="000000"/>
          <w:lang w:eastAsia="en-GB"/>
        </w:rPr>
        <w:t>ecies experienced higher mortality and lower</w:t>
      </w:r>
      <w:r w:rsidRPr="00B42FE3">
        <w:rPr>
          <w:rFonts w:ascii="Calibri" w:eastAsia="Times New Roman" w:hAnsi="Calibri" w:cs="Calibri"/>
          <w:color w:val="000000"/>
          <w:lang w:eastAsia="en-GB"/>
        </w:rPr>
        <w:t xml:space="preserve"> size and weight</w:t>
      </w:r>
      <w:r w:rsidR="003B4AAA" w:rsidRPr="00B42FE3">
        <w:rPr>
          <w:rFonts w:ascii="Calibri" w:eastAsia="Times New Roman" w:hAnsi="Calibri" w:cs="Calibri"/>
          <w:color w:val="000000"/>
          <w:lang w:eastAsia="en-GB"/>
        </w:rPr>
        <w:t xml:space="preserve"> compared to locations </w:t>
      </w:r>
      <w:r w:rsidR="009E0027" w:rsidRPr="00B42FE3">
        <w:rPr>
          <w:rFonts w:ascii="Calibri" w:eastAsia="Times New Roman" w:hAnsi="Calibri" w:cs="Calibri"/>
          <w:color w:val="000000"/>
          <w:lang w:eastAsia="en-GB"/>
        </w:rPr>
        <w:t>supporting only one of the pair</w:t>
      </w:r>
      <w:r w:rsidRPr="00B42FE3">
        <w:rPr>
          <w:rFonts w:ascii="Calibri" w:eastAsia="Times New Roman" w:hAnsi="Calibri" w:cs="Calibri"/>
          <w:color w:val="000000"/>
          <w:lang w:eastAsia="en-GB"/>
        </w:rPr>
        <w:t xml:space="preserve">. </w:t>
      </w:r>
    </w:p>
    <w:p w14:paraId="2DF792CC" w14:textId="2CD6C89F" w:rsidR="00AC3EFC" w:rsidRPr="00B42FE3" w:rsidRDefault="00E442F1" w:rsidP="00307B67">
      <w:pPr>
        <w:spacing w:line="480" w:lineRule="auto"/>
        <w:ind w:firstLine="720"/>
        <w:rPr>
          <w:rFonts w:ascii="Calibri" w:eastAsia="Times New Roman" w:hAnsi="Calibri" w:cs="Calibri"/>
          <w:color w:val="000000"/>
          <w:lang w:eastAsia="en-GB"/>
        </w:rPr>
      </w:pPr>
      <w:r w:rsidRPr="00B42FE3">
        <w:rPr>
          <w:rFonts w:ascii="Calibri" w:eastAsia="Times New Roman" w:hAnsi="Calibri" w:cs="Calibri"/>
          <w:color w:val="000000"/>
          <w:lang w:eastAsia="en-GB"/>
        </w:rPr>
        <w:t xml:space="preserve">Long-term data sets collected around southwest England suggest relative abundances of </w:t>
      </w:r>
      <w:r w:rsidRPr="00B42FE3">
        <w:rPr>
          <w:rFonts w:ascii="Calibri" w:eastAsia="Times New Roman" w:hAnsi="Calibri" w:cs="Calibri"/>
          <w:i/>
          <w:iCs/>
          <w:color w:val="000000"/>
          <w:lang w:eastAsia="en-GB"/>
        </w:rPr>
        <w:t>P. vulgata</w:t>
      </w:r>
      <w:r w:rsidRPr="00B42FE3">
        <w:rPr>
          <w:rFonts w:ascii="Calibri" w:eastAsia="Times New Roman" w:hAnsi="Calibri" w:cs="Calibri"/>
          <w:color w:val="000000"/>
          <w:lang w:eastAsia="en-GB"/>
        </w:rPr>
        <w:t xml:space="preserve"> and </w:t>
      </w:r>
      <w:r w:rsidRPr="00B42FE3">
        <w:rPr>
          <w:rFonts w:ascii="Calibri" w:eastAsia="Times New Roman" w:hAnsi="Calibri" w:cs="Calibri"/>
          <w:i/>
          <w:iCs/>
          <w:color w:val="000000"/>
          <w:lang w:eastAsia="en-GB"/>
        </w:rPr>
        <w:t>P. depressa</w:t>
      </w:r>
      <w:r w:rsidRPr="00B42FE3">
        <w:rPr>
          <w:rFonts w:ascii="Calibri" w:eastAsia="Times New Roman" w:hAnsi="Calibri" w:cs="Calibri"/>
          <w:color w:val="000000"/>
          <w:lang w:eastAsia="en-GB"/>
        </w:rPr>
        <w:t xml:space="preserve"> fluctuate in relation to warmer and cooler periods (Hawkins et al., 2003; Southward et al., 1995; Southward et al., 2004). </w:t>
      </w:r>
      <w:r w:rsidR="00AC3EFC" w:rsidRPr="00B42FE3">
        <w:rPr>
          <w:rFonts w:ascii="Calibri" w:eastAsia="Times New Roman" w:hAnsi="Calibri" w:cs="Calibri"/>
          <w:i/>
          <w:color w:val="000000"/>
          <w:lang w:eastAsia="en-GB"/>
        </w:rPr>
        <w:t>P. depressa</w:t>
      </w:r>
      <w:r w:rsidR="00AC3EFC" w:rsidRPr="00B42FE3">
        <w:rPr>
          <w:rFonts w:ascii="Calibri" w:eastAsia="Times New Roman" w:hAnsi="Calibri" w:cs="Calibri"/>
          <w:color w:val="000000"/>
          <w:lang w:eastAsia="en-GB"/>
        </w:rPr>
        <w:t xml:space="preserve"> has a thermal niche located at higher temperatures than </w:t>
      </w:r>
      <w:r w:rsidR="00AC3EFC" w:rsidRPr="00B42FE3">
        <w:rPr>
          <w:rFonts w:ascii="Calibri" w:eastAsia="Times New Roman" w:hAnsi="Calibri" w:cs="Calibri"/>
          <w:i/>
          <w:color w:val="000000"/>
          <w:lang w:eastAsia="en-GB"/>
        </w:rPr>
        <w:t xml:space="preserve">P. </w:t>
      </w:r>
      <w:r w:rsidR="0030591F" w:rsidRPr="00B42FE3">
        <w:rPr>
          <w:rFonts w:ascii="Calibri" w:eastAsia="Times New Roman" w:hAnsi="Calibri" w:cs="Calibri"/>
          <w:i/>
          <w:color w:val="000000"/>
          <w:lang w:eastAsia="en-GB"/>
        </w:rPr>
        <w:t xml:space="preserve">vulgata </w:t>
      </w:r>
      <w:r w:rsidR="0030591F" w:rsidRPr="00B42FE3">
        <w:rPr>
          <w:rFonts w:ascii="Calibri" w:eastAsia="Times New Roman" w:hAnsi="Calibri" w:cs="Calibri"/>
          <w:iCs/>
          <w:color w:val="000000"/>
          <w:lang w:eastAsia="en-GB"/>
        </w:rPr>
        <w:t>which</w:t>
      </w:r>
      <w:r w:rsidR="00AC3EFC" w:rsidRPr="00B42FE3">
        <w:rPr>
          <w:rFonts w:ascii="Calibri" w:eastAsia="Times New Roman" w:hAnsi="Calibri" w:cs="Calibri"/>
          <w:iCs/>
          <w:color w:val="000000"/>
          <w:lang w:eastAsia="en-GB"/>
        </w:rPr>
        <w:t xml:space="preserve"> </w:t>
      </w:r>
      <w:r w:rsidR="00AC3EFC" w:rsidRPr="00B42FE3">
        <w:rPr>
          <w:rFonts w:ascii="Calibri" w:eastAsia="Times New Roman" w:hAnsi="Calibri" w:cs="Calibri"/>
          <w:color w:val="000000"/>
          <w:lang w:eastAsia="en-GB"/>
        </w:rPr>
        <w:t>is subject to less</w:t>
      </w:r>
      <w:r w:rsidR="00B42FE3" w:rsidRPr="00B42FE3">
        <w:rPr>
          <w:rFonts w:ascii="Calibri" w:eastAsia="Times New Roman" w:hAnsi="Calibri" w:cs="Calibri"/>
          <w:color w:val="000000"/>
          <w:lang w:eastAsia="en-GB"/>
        </w:rPr>
        <w:t>er</w:t>
      </w:r>
      <w:r w:rsidR="00AC3EFC" w:rsidRPr="00B42FE3">
        <w:rPr>
          <w:rFonts w:ascii="Calibri" w:eastAsia="Times New Roman" w:hAnsi="Calibri" w:cs="Calibri"/>
          <w:color w:val="000000"/>
          <w:lang w:eastAsia="en-GB"/>
        </w:rPr>
        <w:t xml:space="preserve"> thermal constraints in UK regional seas. </w:t>
      </w:r>
      <w:r w:rsidRPr="00B42FE3">
        <w:rPr>
          <w:rFonts w:ascii="Calibri" w:eastAsia="Times New Roman" w:hAnsi="Calibri" w:cs="Calibri"/>
          <w:color w:val="000000"/>
          <w:lang w:eastAsia="en-GB"/>
        </w:rPr>
        <w:t xml:space="preserve">Recent </w:t>
      </w:r>
      <w:r w:rsidR="00873E4A" w:rsidRPr="00B42FE3">
        <w:rPr>
          <w:rFonts w:ascii="Calibri" w:eastAsia="Times New Roman" w:hAnsi="Calibri" w:cs="Calibri"/>
          <w:color w:val="000000"/>
          <w:lang w:eastAsia="en-GB"/>
        </w:rPr>
        <w:t xml:space="preserve">ocean </w:t>
      </w:r>
      <w:r w:rsidRPr="00B42FE3">
        <w:rPr>
          <w:rFonts w:ascii="Calibri" w:eastAsia="Times New Roman" w:hAnsi="Calibri" w:cs="Calibri"/>
          <w:color w:val="000000"/>
          <w:lang w:eastAsia="en-GB"/>
        </w:rPr>
        <w:t>warming trends</w:t>
      </w:r>
      <w:r w:rsidR="00307B67" w:rsidRPr="00B42FE3">
        <w:rPr>
          <w:rFonts w:ascii="Calibri" w:eastAsia="Times New Roman" w:hAnsi="Calibri" w:cs="Calibri"/>
          <w:color w:val="000000"/>
          <w:lang w:eastAsia="en-GB"/>
        </w:rPr>
        <w:t xml:space="preserve"> related</w:t>
      </w:r>
      <w:r w:rsidRPr="00B42FE3">
        <w:rPr>
          <w:rFonts w:ascii="Calibri" w:eastAsia="Times New Roman" w:hAnsi="Calibri" w:cs="Calibri"/>
          <w:color w:val="000000"/>
          <w:lang w:eastAsia="en-GB"/>
        </w:rPr>
        <w:t xml:space="preserve"> </w:t>
      </w:r>
      <w:r w:rsidR="00CF0F20" w:rsidRPr="00B42FE3">
        <w:rPr>
          <w:rFonts w:ascii="Calibri" w:eastAsia="Times New Roman" w:hAnsi="Calibri" w:cs="Calibri"/>
          <w:color w:val="000000"/>
          <w:lang w:eastAsia="en-GB"/>
        </w:rPr>
        <w:t>to anthropogenic</w:t>
      </w:r>
      <w:r w:rsidRPr="00B42FE3">
        <w:rPr>
          <w:rFonts w:ascii="Calibri" w:eastAsia="Times New Roman" w:hAnsi="Calibri" w:cs="Calibri"/>
          <w:color w:val="000000"/>
          <w:lang w:eastAsia="en-GB"/>
        </w:rPr>
        <w:t xml:space="preserve"> climate change provide suitable climatic conditions for </w:t>
      </w:r>
      <w:r w:rsidRPr="00B42FE3">
        <w:rPr>
          <w:rFonts w:ascii="Calibri" w:eastAsia="Times New Roman" w:hAnsi="Calibri" w:cs="Calibri"/>
          <w:i/>
          <w:iCs/>
          <w:color w:val="000000"/>
          <w:lang w:eastAsia="en-GB"/>
        </w:rPr>
        <w:t>P. depressa</w:t>
      </w:r>
      <w:r w:rsidRPr="00B42FE3">
        <w:rPr>
          <w:rFonts w:ascii="Calibri" w:eastAsia="Times New Roman" w:hAnsi="Calibri" w:cs="Calibri"/>
          <w:color w:val="000000"/>
          <w:lang w:eastAsia="en-GB"/>
        </w:rPr>
        <w:t xml:space="preserve"> to increase in abundance </w:t>
      </w:r>
      <w:r w:rsidR="003B4AAA" w:rsidRPr="00B42FE3">
        <w:rPr>
          <w:rFonts w:ascii="Calibri" w:eastAsia="Times New Roman" w:hAnsi="Calibri" w:cs="Calibri"/>
          <w:color w:val="000000"/>
          <w:lang w:eastAsia="en-GB"/>
        </w:rPr>
        <w:t>near its</w:t>
      </w:r>
      <w:r w:rsidRPr="00B42FE3">
        <w:rPr>
          <w:rFonts w:ascii="Calibri" w:eastAsia="Times New Roman" w:hAnsi="Calibri" w:cs="Calibri"/>
          <w:color w:val="000000"/>
          <w:lang w:eastAsia="en-GB"/>
        </w:rPr>
        <w:t xml:space="preserve"> leading range edge in the UK</w:t>
      </w:r>
      <w:r w:rsidR="009E0027" w:rsidRPr="00B42FE3">
        <w:rPr>
          <w:rFonts w:ascii="Calibri" w:eastAsia="Times New Roman" w:hAnsi="Calibri" w:cs="Calibri"/>
          <w:color w:val="000000"/>
          <w:lang w:eastAsia="en-GB"/>
        </w:rPr>
        <w:t>.</w:t>
      </w:r>
      <w:r w:rsidR="00307B67" w:rsidRPr="00B42FE3">
        <w:rPr>
          <w:rFonts w:ascii="Calibri" w:eastAsia="Times New Roman" w:hAnsi="Calibri" w:cs="Calibri"/>
          <w:color w:val="000000"/>
          <w:lang w:eastAsia="en-GB"/>
        </w:rPr>
        <w:t xml:space="preserve"> Through such processes, </w:t>
      </w:r>
      <w:r w:rsidR="00204D26" w:rsidRPr="00B42FE3">
        <w:rPr>
          <w:rFonts w:ascii="Calibri" w:eastAsia="Times New Roman" w:hAnsi="Calibri" w:cs="Calibri"/>
          <w:color w:val="000000"/>
          <w:lang w:eastAsia="en-GB"/>
        </w:rPr>
        <w:t>c</w:t>
      </w:r>
      <w:r w:rsidRPr="00B42FE3">
        <w:rPr>
          <w:rFonts w:ascii="Calibri" w:eastAsia="Times New Roman" w:hAnsi="Calibri" w:cs="Calibri"/>
          <w:color w:val="000000"/>
          <w:lang w:eastAsia="en-GB"/>
        </w:rPr>
        <w:t xml:space="preserve">limate change is altering local-scale community dynamics, affecting interspecific </w:t>
      </w:r>
      <w:r w:rsidR="0030591F" w:rsidRPr="00B42FE3">
        <w:rPr>
          <w:rFonts w:ascii="Calibri" w:eastAsia="Times New Roman" w:hAnsi="Calibri" w:cs="Calibri"/>
          <w:color w:val="000000"/>
          <w:lang w:eastAsia="en-GB"/>
        </w:rPr>
        <w:t>relationships,</w:t>
      </w:r>
      <w:r w:rsidRPr="00B42FE3">
        <w:rPr>
          <w:rFonts w:ascii="Calibri" w:eastAsia="Times New Roman" w:hAnsi="Calibri" w:cs="Calibri"/>
          <w:color w:val="000000"/>
          <w:lang w:eastAsia="en-GB"/>
        </w:rPr>
        <w:t xml:space="preserve"> </w:t>
      </w:r>
      <w:r w:rsidR="00204D26" w:rsidRPr="00B42FE3">
        <w:rPr>
          <w:rFonts w:ascii="Calibri" w:eastAsia="Times New Roman" w:hAnsi="Calibri" w:cs="Calibri"/>
          <w:color w:val="000000"/>
          <w:lang w:eastAsia="en-GB"/>
        </w:rPr>
        <w:t>and</w:t>
      </w:r>
      <w:r w:rsidRPr="00B42FE3">
        <w:rPr>
          <w:rFonts w:ascii="Calibri" w:eastAsia="Times New Roman" w:hAnsi="Calibri" w:cs="Calibri"/>
          <w:color w:val="000000"/>
          <w:lang w:eastAsia="en-GB"/>
        </w:rPr>
        <w:t xml:space="preserve"> alter</w:t>
      </w:r>
      <w:r w:rsidR="00204D26" w:rsidRPr="00B42FE3">
        <w:rPr>
          <w:rFonts w:ascii="Calibri" w:eastAsia="Times New Roman" w:hAnsi="Calibri" w:cs="Calibri"/>
          <w:color w:val="000000"/>
          <w:lang w:eastAsia="en-GB"/>
        </w:rPr>
        <w:t>ing</w:t>
      </w:r>
      <w:r w:rsidRPr="00B42FE3">
        <w:rPr>
          <w:rFonts w:ascii="Calibri" w:eastAsia="Times New Roman" w:hAnsi="Calibri" w:cs="Calibri"/>
          <w:color w:val="000000"/>
          <w:lang w:eastAsia="en-GB"/>
        </w:rPr>
        <w:t xml:space="preserve"> large-scale patterns of distribution and abundance (Harley et al., 2006). In </w:t>
      </w:r>
      <w:r w:rsidR="00204D26" w:rsidRPr="00B42FE3">
        <w:rPr>
          <w:rFonts w:ascii="Calibri" w:eastAsia="Times New Roman" w:hAnsi="Calibri" w:cs="Calibri"/>
          <w:color w:val="000000"/>
          <w:lang w:eastAsia="en-GB"/>
        </w:rPr>
        <w:t>north-western Europe</w:t>
      </w:r>
      <w:r w:rsidRPr="00B42FE3">
        <w:rPr>
          <w:rFonts w:ascii="Calibri" w:eastAsia="Times New Roman" w:hAnsi="Calibri" w:cs="Calibri"/>
          <w:color w:val="000000"/>
          <w:lang w:eastAsia="en-GB"/>
        </w:rPr>
        <w:t xml:space="preserve">, cold adapted </w:t>
      </w:r>
      <w:r w:rsidR="002353F2" w:rsidRPr="00B42FE3">
        <w:rPr>
          <w:rFonts w:ascii="Calibri" w:eastAsia="Times New Roman" w:hAnsi="Calibri" w:cs="Calibri"/>
          <w:color w:val="000000"/>
          <w:lang w:eastAsia="en-GB"/>
        </w:rPr>
        <w:t xml:space="preserve">boreal </w:t>
      </w:r>
      <w:r w:rsidRPr="00B42FE3">
        <w:rPr>
          <w:rFonts w:ascii="Calibri" w:eastAsia="Times New Roman" w:hAnsi="Calibri" w:cs="Calibri"/>
          <w:color w:val="000000"/>
          <w:lang w:eastAsia="en-GB"/>
        </w:rPr>
        <w:t xml:space="preserve">species are decreasing in abundance and retreating poleward while </w:t>
      </w:r>
      <w:r w:rsidR="002353F2" w:rsidRPr="00B42FE3">
        <w:rPr>
          <w:rFonts w:ascii="Calibri" w:eastAsia="Times New Roman" w:hAnsi="Calibri" w:cs="Calibri"/>
          <w:color w:val="000000"/>
          <w:lang w:eastAsia="en-GB"/>
        </w:rPr>
        <w:t xml:space="preserve">lusitanian </w:t>
      </w:r>
      <w:r w:rsidRPr="00B42FE3">
        <w:rPr>
          <w:rFonts w:ascii="Calibri" w:eastAsia="Times New Roman" w:hAnsi="Calibri" w:cs="Calibri"/>
          <w:color w:val="000000"/>
          <w:lang w:eastAsia="en-GB"/>
        </w:rPr>
        <w:t xml:space="preserve">species are increasing in abundance and </w:t>
      </w:r>
      <w:r w:rsidR="00430582" w:rsidRPr="00B42FE3">
        <w:rPr>
          <w:rFonts w:ascii="Calibri" w:eastAsia="Times New Roman" w:hAnsi="Calibri" w:cs="Calibri"/>
          <w:color w:val="000000"/>
          <w:lang w:eastAsia="en-GB"/>
        </w:rPr>
        <w:t>advancing as</w:t>
      </w:r>
      <w:r w:rsidR="00204D26" w:rsidRPr="00B42FE3">
        <w:rPr>
          <w:rFonts w:ascii="Calibri" w:eastAsia="Times New Roman" w:hAnsi="Calibri" w:cs="Calibri"/>
          <w:color w:val="000000"/>
          <w:lang w:eastAsia="en-GB"/>
        </w:rPr>
        <w:t xml:space="preserve"> evidenced </w:t>
      </w:r>
      <w:r w:rsidR="00DF1F5A" w:rsidRPr="00B42FE3">
        <w:rPr>
          <w:rFonts w:ascii="Calibri" w:eastAsia="Times New Roman" w:hAnsi="Calibri" w:cs="Calibri"/>
          <w:color w:val="000000"/>
          <w:lang w:eastAsia="en-GB"/>
        </w:rPr>
        <w:t xml:space="preserve">by </w:t>
      </w:r>
      <w:r w:rsidR="00DF1F5A" w:rsidRPr="00B42FE3">
        <w:rPr>
          <w:rFonts w:ascii="Calibri" w:eastAsia="Times New Roman" w:hAnsi="Calibri" w:cs="Calibri"/>
          <w:i/>
          <w:iCs/>
          <w:color w:val="000000"/>
          <w:lang w:eastAsia="en-GB"/>
        </w:rPr>
        <w:t>P.</w:t>
      </w:r>
      <w:r w:rsidRPr="00B42FE3">
        <w:rPr>
          <w:rFonts w:ascii="Calibri" w:eastAsia="Times New Roman" w:hAnsi="Calibri" w:cs="Calibri"/>
          <w:i/>
          <w:iCs/>
          <w:color w:val="000000"/>
          <w:lang w:eastAsia="en-GB"/>
        </w:rPr>
        <w:t xml:space="preserve"> depressa </w:t>
      </w:r>
      <w:r w:rsidRPr="00B42FE3">
        <w:rPr>
          <w:rFonts w:ascii="Calibri" w:eastAsia="Times New Roman" w:hAnsi="Calibri" w:cs="Calibri"/>
          <w:color w:val="000000"/>
          <w:lang w:eastAsia="en-GB"/>
        </w:rPr>
        <w:t xml:space="preserve">and </w:t>
      </w:r>
      <w:r w:rsidRPr="00B42FE3">
        <w:rPr>
          <w:rFonts w:ascii="Calibri" w:eastAsia="Times New Roman" w:hAnsi="Calibri" w:cs="Calibri"/>
          <w:i/>
          <w:iCs/>
          <w:color w:val="000000"/>
          <w:lang w:eastAsia="en-GB"/>
        </w:rPr>
        <w:t>P. vulgata</w:t>
      </w:r>
      <w:r w:rsidRPr="00B42FE3">
        <w:rPr>
          <w:rFonts w:ascii="Calibri" w:eastAsia="Times New Roman" w:hAnsi="Calibri" w:cs="Calibri"/>
          <w:color w:val="000000"/>
          <w:lang w:eastAsia="en-GB"/>
        </w:rPr>
        <w:t xml:space="preserve"> (Hawkins et al., 2008; Mieszkowska et al., 2013). </w:t>
      </w:r>
      <w:r w:rsidR="00B42FE3" w:rsidRPr="00B42FE3">
        <w:rPr>
          <w:rFonts w:ascii="Calibri" w:hAnsi="Calibri" w:cs="Calibri"/>
          <w:color w:val="000000"/>
        </w:rPr>
        <w:t xml:space="preserve">Both species appear to </w:t>
      </w:r>
      <w:r w:rsidR="00B42FE3" w:rsidRPr="00B42FE3">
        <w:rPr>
          <w:rFonts w:ascii="Calibri" w:hAnsi="Calibri" w:cs="Calibri"/>
          <w:color w:val="000000"/>
        </w:rPr>
        <w:lastRenderedPageBreak/>
        <w:t>experience deleterious effects upon their behaviour at higher temperatures, a sub-lethal physiological impact which is reflected in the shifts in abundance of both species to higher latitudes as the climate continues to warm (Mieszkowska et al. 2006).</w:t>
      </w:r>
    </w:p>
    <w:p w14:paraId="28157462" w14:textId="7FAE0235" w:rsidR="00E442F1" w:rsidRPr="00B42FE3" w:rsidRDefault="003A4C6F" w:rsidP="00307B67">
      <w:pPr>
        <w:spacing w:line="480" w:lineRule="auto"/>
        <w:ind w:firstLine="720"/>
        <w:rPr>
          <w:rFonts w:ascii="Times New Roman" w:eastAsia="Times New Roman" w:hAnsi="Times New Roman" w:cs="Times New Roman"/>
          <w:sz w:val="24"/>
          <w:szCs w:val="24"/>
          <w:lang w:eastAsia="en-GB"/>
        </w:rPr>
      </w:pPr>
      <w:r w:rsidRPr="00B42FE3">
        <w:rPr>
          <w:rFonts w:ascii="Calibri" w:eastAsia="Times New Roman" w:hAnsi="Calibri" w:cs="Calibri"/>
          <w:color w:val="000000"/>
          <w:lang w:eastAsia="en-GB"/>
        </w:rPr>
        <w:t>Despite</w:t>
      </w:r>
      <w:r w:rsidR="00E442F1" w:rsidRPr="00B42FE3">
        <w:rPr>
          <w:rFonts w:ascii="Calibri" w:eastAsia="Times New Roman" w:hAnsi="Calibri" w:cs="Calibri"/>
          <w:color w:val="000000"/>
          <w:lang w:eastAsia="en-GB"/>
        </w:rPr>
        <w:t xml:space="preserve"> </w:t>
      </w:r>
      <w:r w:rsidR="00204D26" w:rsidRPr="00B42FE3">
        <w:rPr>
          <w:rFonts w:ascii="Calibri" w:eastAsia="Times New Roman" w:hAnsi="Calibri" w:cs="Calibri"/>
          <w:color w:val="000000"/>
          <w:lang w:eastAsia="en-GB"/>
        </w:rPr>
        <w:t>such documented patterns</w:t>
      </w:r>
      <w:r w:rsidR="00E442F1" w:rsidRPr="00B42FE3">
        <w:rPr>
          <w:rFonts w:ascii="Calibri" w:eastAsia="Times New Roman" w:hAnsi="Calibri" w:cs="Calibri"/>
          <w:color w:val="000000"/>
          <w:lang w:eastAsia="en-GB"/>
        </w:rPr>
        <w:t xml:space="preserve">, it </w:t>
      </w:r>
      <w:r w:rsidR="00204D26" w:rsidRPr="00B42FE3">
        <w:rPr>
          <w:rFonts w:ascii="Calibri" w:eastAsia="Times New Roman" w:hAnsi="Calibri" w:cs="Calibri"/>
          <w:color w:val="000000"/>
          <w:lang w:eastAsia="en-GB"/>
        </w:rPr>
        <w:t xml:space="preserve">often </w:t>
      </w:r>
      <w:r w:rsidR="00E442F1" w:rsidRPr="00B42FE3">
        <w:rPr>
          <w:rFonts w:ascii="Calibri" w:eastAsia="Times New Roman" w:hAnsi="Calibri" w:cs="Calibri"/>
          <w:color w:val="000000"/>
          <w:lang w:eastAsia="en-GB"/>
        </w:rPr>
        <w:t>remains unclear</w:t>
      </w:r>
      <w:r w:rsidR="009E0027" w:rsidRPr="00B42FE3">
        <w:rPr>
          <w:rFonts w:ascii="Calibri" w:eastAsia="Times New Roman" w:hAnsi="Calibri" w:cs="Calibri"/>
          <w:color w:val="000000"/>
          <w:lang w:eastAsia="en-GB"/>
        </w:rPr>
        <w:t xml:space="preserve"> exactly</w:t>
      </w:r>
      <w:r w:rsidR="00E442F1" w:rsidRPr="00B42FE3">
        <w:rPr>
          <w:rFonts w:ascii="Calibri" w:eastAsia="Times New Roman" w:hAnsi="Calibri" w:cs="Calibri"/>
          <w:color w:val="000000"/>
          <w:lang w:eastAsia="en-GB"/>
        </w:rPr>
        <w:t xml:space="preserve"> what physiological mechanisms underl</w:t>
      </w:r>
      <w:r w:rsidR="00086EA9" w:rsidRPr="00B42FE3">
        <w:rPr>
          <w:rFonts w:ascii="Calibri" w:eastAsia="Times New Roman" w:hAnsi="Calibri" w:cs="Calibri"/>
          <w:color w:val="000000"/>
          <w:lang w:eastAsia="en-GB"/>
        </w:rPr>
        <w:t>ie</w:t>
      </w:r>
      <w:r w:rsidR="00E442F1" w:rsidRPr="00B42FE3">
        <w:rPr>
          <w:rFonts w:ascii="Calibri" w:eastAsia="Times New Roman" w:hAnsi="Calibri" w:cs="Calibri"/>
          <w:color w:val="000000"/>
          <w:lang w:eastAsia="en-GB"/>
        </w:rPr>
        <w:t xml:space="preserve"> species</w:t>
      </w:r>
      <w:r w:rsidR="00086EA9" w:rsidRPr="00B42FE3">
        <w:rPr>
          <w:rFonts w:ascii="Calibri" w:eastAsia="Times New Roman" w:hAnsi="Calibri" w:cs="Calibri"/>
          <w:color w:val="000000"/>
          <w:lang w:eastAsia="en-GB"/>
        </w:rPr>
        <w:t>’</w:t>
      </w:r>
      <w:r w:rsidR="00E442F1" w:rsidRPr="00B42FE3">
        <w:rPr>
          <w:rFonts w:ascii="Calibri" w:eastAsia="Times New Roman" w:hAnsi="Calibri" w:cs="Calibri"/>
          <w:color w:val="000000"/>
          <w:lang w:eastAsia="en-GB"/>
        </w:rPr>
        <w:t xml:space="preserve"> responses to increases in temperature which </w:t>
      </w:r>
      <w:r w:rsidR="00086EA9" w:rsidRPr="00B42FE3">
        <w:rPr>
          <w:rFonts w:ascii="Calibri" w:eastAsia="Times New Roman" w:hAnsi="Calibri" w:cs="Calibri"/>
          <w:color w:val="000000"/>
          <w:lang w:eastAsia="en-GB"/>
        </w:rPr>
        <w:t>result in change in</w:t>
      </w:r>
      <w:r w:rsidR="00E442F1" w:rsidRPr="00B42FE3">
        <w:rPr>
          <w:rFonts w:ascii="Calibri" w:eastAsia="Times New Roman" w:hAnsi="Calibri" w:cs="Calibri"/>
          <w:color w:val="000000"/>
          <w:lang w:eastAsia="en-GB"/>
        </w:rPr>
        <w:t xml:space="preserve"> distributions and abundances (Bjelde and Todgham, 2013).</w:t>
      </w:r>
      <w:r w:rsidR="00954006" w:rsidRPr="00B42FE3">
        <w:rPr>
          <w:rFonts w:ascii="Calibri" w:eastAsia="Times New Roman" w:hAnsi="Calibri" w:cs="Calibri"/>
          <w:color w:val="000000"/>
          <w:lang w:eastAsia="en-GB"/>
        </w:rPr>
        <w:t xml:space="preserve"> Previous studies observing seasonal variations have pointed to changes in multiple factors causing alterations in limpet feeding rates; these include; state of gonad development, food availability, wave action and rock inclination (Jenkins et al., 2001; Jenkins and Hartnoll, 2001; Santini et al., 2004). In particular, strong correlations between SST and grazing activity have been established (Branch, 1981; Jenkins et al., 2001; Santini et al., 2004; Thompson et al., 2000). </w:t>
      </w:r>
      <w:r w:rsidR="00B42FE3" w:rsidRPr="00B42FE3">
        <w:rPr>
          <w:rFonts w:ascii="Calibri" w:eastAsia="Times New Roman" w:hAnsi="Calibri" w:cs="Calibri"/>
          <w:color w:val="000000"/>
          <w:lang w:eastAsia="en-GB"/>
        </w:rPr>
        <w:t>In addition to</w:t>
      </w:r>
      <w:r w:rsidR="00954006" w:rsidRPr="00B42FE3">
        <w:rPr>
          <w:rFonts w:ascii="Calibri" w:eastAsia="Times New Roman" w:hAnsi="Calibri" w:cs="Calibri"/>
          <w:color w:val="000000"/>
          <w:lang w:eastAsia="en-GB"/>
        </w:rPr>
        <w:t xml:space="preserve"> this general trend, temperature has been observed to have a species-specific effect on feeding rate of limpets due to variations in thermal tolerances (Petraitis, 1992).</w:t>
      </w:r>
    </w:p>
    <w:p w14:paraId="294484B8" w14:textId="62451A96" w:rsidR="00E442F1" w:rsidRPr="00B42FE3" w:rsidRDefault="00E442F1" w:rsidP="00E442F1">
      <w:pPr>
        <w:spacing w:line="480" w:lineRule="auto"/>
        <w:ind w:firstLine="720"/>
        <w:rPr>
          <w:rFonts w:ascii="Calibri" w:eastAsia="Times New Roman" w:hAnsi="Calibri" w:cs="Calibri"/>
          <w:color w:val="000000"/>
          <w:lang w:eastAsia="en-GB"/>
        </w:rPr>
      </w:pPr>
      <w:r w:rsidRPr="00B42FE3">
        <w:rPr>
          <w:rFonts w:ascii="Calibri" w:eastAsia="Times New Roman" w:hAnsi="Calibri" w:cs="Calibri"/>
          <w:color w:val="000000"/>
          <w:lang w:eastAsia="en-GB"/>
        </w:rPr>
        <w:t>Due to the inherent complexity</w:t>
      </w:r>
      <w:r w:rsidR="002353F2" w:rsidRPr="00B42FE3">
        <w:rPr>
          <w:rFonts w:ascii="Calibri" w:eastAsia="Times New Roman" w:hAnsi="Calibri" w:cs="Calibri"/>
          <w:color w:val="000000"/>
          <w:lang w:eastAsia="en-GB"/>
        </w:rPr>
        <w:t xml:space="preserve"> of biological responses</w:t>
      </w:r>
      <w:r w:rsidRPr="00B42FE3">
        <w:rPr>
          <w:rFonts w:ascii="Calibri" w:eastAsia="Times New Roman" w:hAnsi="Calibri" w:cs="Calibri"/>
          <w:color w:val="000000"/>
          <w:lang w:eastAsia="en-GB"/>
        </w:rPr>
        <w:t>, we often have very poor understanding</w:t>
      </w:r>
      <w:r w:rsidR="001E50F8" w:rsidRPr="00B42FE3">
        <w:rPr>
          <w:rFonts w:ascii="Calibri" w:eastAsia="Times New Roman" w:hAnsi="Calibri" w:cs="Calibri"/>
          <w:color w:val="000000"/>
          <w:lang w:eastAsia="en-GB"/>
        </w:rPr>
        <w:t xml:space="preserve"> of how </w:t>
      </w:r>
      <w:r w:rsidRPr="00B42FE3">
        <w:rPr>
          <w:rFonts w:ascii="Calibri" w:eastAsia="Times New Roman" w:hAnsi="Calibri" w:cs="Calibri"/>
          <w:color w:val="000000"/>
          <w:lang w:eastAsia="en-GB"/>
        </w:rPr>
        <w:t>weather</w:t>
      </w:r>
      <w:r w:rsidR="001E50F8" w:rsidRPr="00B42FE3">
        <w:rPr>
          <w:rFonts w:ascii="Calibri" w:eastAsia="Times New Roman" w:hAnsi="Calibri" w:cs="Calibri"/>
          <w:color w:val="000000"/>
          <w:lang w:eastAsia="en-GB"/>
        </w:rPr>
        <w:t xml:space="preserve"> and climate</w:t>
      </w:r>
      <w:r w:rsidRPr="00B42FE3">
        <w:rPr>
          <w:rFonts w:ascii="Calibri" w:eastAsia="Times New Roman" w:hAnsi="Calibri" w:cs="Calibri"/>
          <w:color w:val="000000"/>
          <w:lang w:eastAsia="en-GB"/>
        </w:rPr>
        <w:t xml:space="preserve"> patterns are </w:t>
      </w:r>
      <w:r w:rsidR="00086EA9" w:rsidRPr="00B42FE3">
        <w:rPr>
          <w:rFonts w:ascii="Calibri" w:eastAsia="Times New Roman" w:hAnsi="Calibri" w:cs="Calibri"/>
          <w:color w:val="000000"/>
          <w:lang w:eastAsia="en-GB"/>
        </w:rPr>
        <w:t>experienc</w:t>
      </w:r>
      <w:r w:rsidRPr="00B42FE3">
        <w:rPr>
          <w:rFonts w:ascii="Calibri" w:eastAsia="Times New Roman" w:hAnsi="Calibri" w:cs="Calibri"/>
          <w:color w:val="000000"/>
          <w:lang w:eastAsia="en-GB"/>
        </w:rPr>
        <w:t>ed by organisms</w:t>
      </w:r>
      <w:r w:rsidR="001E50F8" w:rsidRPr="00B42FE3">
        <w:rPr>
          <w:rFonts w:ascii="Calibri" w:eastAsia="Times New Roman" w:hAnsi="Calibri" w:cs="Calibri"/>
          <w:color w:val="000000"/>
          <w:lang w:eastAsia="en-GB"/>
        </w:rPr>
        <w:t xml:space="preserve"> at their scales. </w:t>
      </w:r>
      <w:r w:rsidR="00DF1F5A" w:rsidRPr="00B42FE3">
        <w:rPr>
          <w:rFonts w:ascii="Calibri" w:eastAsia="Times New Roman" w:hAnsi="Calibri" w:cs="Calibri"/>
          <w:color w:val="000000"/>
          <w:lang w:eastAsia="en-GB"/>
        </w:rPr>
        <w:t xml:space="preserve"> </w:t>
      </w:r>
      <w:r w:rsidRPr="00B42FE3">
        <w:rPr>
          <w:rFonts w:ascii="Calibri" w:eastAsia="Times New Roman" w:hAnsi="Calibri" w:cs="Calibri"/>
          <w:color w:val="000000"/>
          <w:lang w:eastAsia="en-GB"/>
        </w:rPr>
        <w:t>In this study, the impact of temperature on behaviour</w:t>
      </w:r>
      <w:r w:rsidR="00803C75" w:rsidRPr="00B42FE3">
        <w:rPr>
          <w:rFonts w:ascii="Calibri" w:eastAsia="Times New Roman" w:hAnsi="Calibri" w:cs="Calibri"/>
          <w:color w:val="000000"/>
          <w:lang w:eastAsia="en-GB"/>
        </w:rPr>
        <w:t xml:space="preserve"> in two congeneric limpets with differing latitudinal ranges of origin</w:t>
      </w:r>
      <w:r w:rsidRPr="00B42FE3">
        <w:rPr>
          <w:rFonts w:ascii="Calibri" w:eastAsia="Times New Roman" w:hAnsi="Calibri" w:cs="Calibri"/>
          <w:color w:val="000000"/>
          <w:lang w:eastAsia="en-GB"/>
        </w:rPr>
        <w:t xml:space="preserve"> was investigated by analysing activity and feeding rates in a controlled mesocosm environment</w:t>
      </w:r>
      <w:r w:rsidR="00CF0F20" w:rsidRPr="00B42FE3">
        <w:rPr>
          <w:rFonts w:ascii="Calibri" w:eastAsia="Times New Roman" w:hAnsi="Calibri" w:cs="Calibri"/>
          <w:color w:val="000000"/>
          <w:lang w:eastAsia="en-GB"/>
        </w:rPr>
        <w:t xml:space="preserve">. </w:t>
      </w:r>
      <w:r w:rsidR="00803C75" w:rsidRPr="00B42FE3">
        <w:rPr>
          <w:rFonts w:ascii="Calibri" w:eastAsia="Times New Roman" w:hAnsi="Calibri" w:cs="Calibri"/>
          <w:color w:val="000000"/>
          <w:lang w:eastAsia="en-GB"/>
        </w:rPr>
        <w:t>In addition, t</w:t>
      </w:r>
      <w:r w:rsidR="00912F06" w:rsidRPr="00B42FE3">
        <w:rPr>
          <w:rFonts w:ascii="Calibri" w:eastAsia="Times New Roman" w:hAnsi="Calibri" w:cs="Calibri"/>
          <w:color w:val="000000"/>
          <w:lang w:eastAsia="en-GB"/>
        </w:rPr>
        <w:t>he influence of</w:t>
      </w:r>
      <w:r w:rsidR="00CF0F20" w:rsidRPr="00B42FE3">
        <w:rPr>
          <w:rFonts w:ascii="Calibri" w:eastAsia="Times New Roman" w:hAnsi="Calibri" w:cs="Calibri"/>
          <w:color w:val="000000"/>
          <w:lang w:eastAsia="en-GB"/>
        </w:rPr>
        <w:t xml:space="preserve"> </w:t>
      </w:r>
      <w:r w:rsidR="00536C04" w:rsidRPr="00B42FE3">
        <w:rPr>
          <w:rFonts w:ascii="Calibri" w:eastAsia="Times New Roman" w:hAnsi="Calibri" w:cs="Calibri"/>
          <w:color w:val="000000"/>
          <w:lang w:eastAsia="en-GB"/>
        </w:rPr>
        <w:t xml:space="preserve">water </w:t>
      </w:r>
      <w:r w:rsidRPr="00B42FE3">
        <w:rPr>
          <w:rFonts w:ascii="Calibri" w:eastAsia="Times New Roman" w:hAnsi="Calibri" w:cs="Calibri"/>
          <w:color w:val="000000"/>
          <w:lang w:eastAsia="en-GB"/>
        </w:rPr>
        <w:t xml:space="preserve">temperature </w:t>
      </w:r>
      <w:r w:rsidR="00912F06" w:rsidRPr="00B42FE3">
        <w:rPr>
          <w:rFonts w:ascii="Calibri" w:eastAsia="Times New Roman" w:hAnsi="Calibri" w:cs="Calibri"/>
          <w:color w:val="000000"/>
          <w:lang w:eastAsia="en-GB"/>
        </w:rPr>
        <w:t>upon a</w:t>
      </w:r>
      <w:r w:rsidRPr="00B42FE3">
        <w:rPr>
          <w:rFonts w:ascii="Calibri" w:eastAsia="Times New Roman" w:hAnsi="Calibri" w:cs="Calibri"/>
          <w:color w:val="000000"/>
          <w:lang w:eastAsia="en-GB"/>
        </w:rPr>
        <w:t xml:space="preserve"> simple biological function</w:t>
      </w:r>
      <w:r w:rsidR="002353F2" w:rsidRPr="00B42FE3">
        <w:rPr>
          <w:rFonts w:ascii="Calibri" w:eastAsia="Times New Roman" w:hAnsi="Calibri" w:cs="Calibri"/>
          <w:color w:val="000000"/>
          <w:lang w:eastAsia="en-GB"/>
        </w:rPr>
        <w:t xml:space="preserve"> </w:t>
      </w:r>
      <w:r w:rsidR="00912F06" w:rsidRPr="00B42FE3">
        <w:rPr>
          <w:rFonts w:ascii="Calibri" w:eastAsia="Times New Roman" w:hAnsi="Calibri" w:cs="Calibri"/>
          <w:color w:val="000000"/>
          <w:lang w:eastAsia="en-GB"/>
        </w:rPr>
        <w:t xml:space="preserve">was studied </w:t>
      </w:r>
      <w:r w:rsidR="002353F2" w:rsidRPr="00B42FE3">
        <w:rPr>
          <w:rFonts w:ascii="Calibri" w:eastAsia="Times New Roman" w:hAnsi="Calibri" w:cs="Calibri"/>
          <w:color w:val="000000"/>
          <w:lang w:eastAsia="en-GB"/>
        </w:rPr>
        <w:t>by examining the</w:t>
      </w:r>
      <w:r w:rsidRPr="00B42FE3">
        <w:rPr>
          <w:rFonts w:ascii="Calibri" w:eastAsia="Times New Roman" w:hAnsi="Calibri" w:cs="Calibri"/>
          <w:color w:val="000000"/>
          <w:lang w:eastAsia="en-GB"/>
        </w:rPr>
        <w:t xml:space="preserve"> effect of </w:t>
      </w:r>
      <w:r w:rsidR="00845DF6" w:rsidRPr="00B42FE3">
        <w:rPr>
          <w:rFonts w:ascii="Calibri" w:eastAsia="Times New Roman" w:hAnsi="Calibri" w:cs="Calibri"/>
          <w:color w:val="000000"/>
          <w:lang w:eastAsia="en-GB"/>
        </w:rPr>
        <w:t xml:space="preserve">water </w:t>
      </w:r>
      <w:r w:rsidR="0030591F" w:rsidRPr="00B42FE3">
        <w:rPr>
          <w:rFonts w:ascii="Calibri" w:eastAsia="Times New Roman" w:hAnsi="Calibri" w:cs="Calibri"/>
          <w:color w:val="000000"/>
          <w:lang w:eastAsia="en-GB"/>
        </w:rPr>
        <w:t xml:space="preserve">temperature </w:t>
      </w:r>
      <w:r w:rsidRPr="00B42FE3">
        <w:rPr>
          <w:rFonts w:ascii="Calibri" w:eastAsia="Times New Roman" w:hAnsi="Calibri" w:cs="Calibri"/>
          <w:color w:val="000000"/>
          <w:lang w:eastAsia="en-GB"/>
        </w:rPr>
        <w:t>on duration</w:t>
      </w:r>
      <w:r w:rsidR="00912F06" w:rsidRPr="00B42FE3">
        <w:rPr>
          <w:rFonts w:ascii="Calibri" w:eastAsia="Times New Roman" w:hAnsi="Calibri" w:cs="Calibri"/>
          <w:color w:val="000000"/>
          <w:lang w:eastAsia="en-GB"/>
        </w:rPr>
        <w:t xml:space="preserve"> of</w:t>
      </w:r>
      <w:r w:rsidRPr="00B42FE3">
        <w:rPr>
          <w:rFonts w:ascii="Calibri" w:eastAsia="Times New Roman" w:hAnsi="Calibri" w:cs="Calibri"/>
          <w:color w:val="000000"/>
          <w:lang w:eastAsia="en-GB"/>
        </w:rPr>
        <w:t xml:space="preserve"> </w:t>
      </w:r>
      <w:r w:rsidR="00D83A8A" w:rsidRPr="00B42FE3">
        <w:rPr>
          <w:rFonts w:ascii="Calibri" w:eastAsia="Times New Roman" w:hAnsi="Calibri" w:cs="Calibri"/>
          <w:color w:val="000000"/>
          <w:lang w:eastAsia="en-GB"/>
        </w:rPr>
        <w:t>tenacity</w:t>
      </w:r>
      <w:r w:rsidR="00912F06" w:rsidRPr="00B42FE3">
        <w:rPr>
          <w:rFonts w:ascii="Calibri" w:eastAsia="Times New Roman" w:hAnsi="Calibri" w:cs="Calibri"/>
          <w:color w:val="000000"/>
          <w:lang w:eastAsia="en-GB"/>
        </w:rPr>
        <w:t xml:space="preserve"> in the two species</w:t>
      </w:r>
      <w:r w:rsidR="00D83A8A" w:rsidRPr="00B42FE3">
        <w:rPr>
          <w:rFonts w:ascii="Calibri" w:eastAsia="Times New Roman" w:hAnsi="Calibri" w:cs="Calibri"/>
          <w:color w:val="000000"/>
          <w:lang w:eastAsia="en-GB"/>
        </w:rPr>
        <w:t>.</w:t>
      </w:r>
      <w:r w:rsidRPr="00B42FE3">
        <w:rPr>
          <w:rFonts w:ascii="Calibri" w:eastAsia="Times New Roman" w:hAnsi="Calibri" w:cs="Calibri"/>
          <w:color w:val="000000"/>
          <w:lang w:eastAsia="en-GB"/>
        </w:rPr>
        <w:t xml:space="preserve"> </w:t>
      </w:r>
      <w:r w:rsidR="00536C04" w:rsidRPr="00B42FE3">
        <w:rPr>
          <w:rFonts w:ascii="Calibri" w:eastAsia="Times New Roman" w:hAnsi="Calibri" w:cs="Calibri"/>
          <w:color w:val="000000"/>
          <w:lang w:eastAsia="en-GB"/>
        </w:rPr>
        <w:t xml:space="preserve">Water temperature (SST) has been observed to </w:t>
      </w:r>
      <w:r w:rsidR="00B42FE3" w:rsidRPr="00B42FE3">
        <w:rPr>
          <w:rFonts w:ascii="Calibri" w:eastAsia="Times New Roman" w:hAnsi="Calibri" w:cs="Calibri"/>
          <w:color w:val="000000"/>
          <w:lang w:eastAsia="en-GB"/>
        </w:rPr>
        <w:t>correlate</w:t>
      </w:r>
      <w:r w:rsidR="00536C04" w:rsidRPr="00B42FE3">
        <w:rPr>
          <w:rFonts w:ascii="Calibri" w:eastAsia="Times New Roman" w:hAnsi="Calibri" w:cs="Calibri"/>
          <w:color w:val="000000"/>
          <w:lang w:eastAsia="en-GB"/>
        </w:rPr>
        <w:t xml:space="preserve"> significant</w:t>
      </w:r>
      <w:r w:rsidR="00B42FE3" w:rsidRPr="00B42FE3">
        <w:rPr>
          <w:rFonts w:ascii="Calibri" w:eastAsia="Times New Roman" w:hAnsi="Calibri" w:cs="Calibri"/>
          <w:color w:val="000000"/>
          <w:lang w:eastAsia="en-GB"/>
        </w:rPr>
        <w:t>ly with</w:t>
      </w:r>
      <w:r w:rsidR="009B342D" w:rsidRPr="00B42FE3">
        <w:rPr>
          <w:rFonts w:ascii="Calibri" w:eastAsia="Times New Roman" w:hAnsi="Calibri" w:cs="Calibri"/>
          <w:color w:val="000000"/>
          <w:lang w:eastAsia="en-GB"/>
        </w:rPr>
        <w:t xml:space="preserve"> population</w:t>
      </w:r>
      <w:r w:rsidR="00536C04" w:rsidRPr="00B42FE3">
        <w:rPr>
          <w:rFonts w:ascii="Calibri" w:eastAsia="Times New Roman" w:hAnsi="Calibri" w:cs="Calibri"/>
          <w:color w:val="000000"/>
          <w:lang w:eastAsia="en-GB"/>
        </w:rPr>
        <w:t xml:space="preserve"> </w:t>
      </w:r>
      <w:r w:rsidR="009B342D" w:rsidRPr="00B42FE3">
        <w:rPr>
          <w:rFonts w:ascii="Calibri" w:eastAsia="Times New Roman" w:hAnsi="Calibri" w:cs="Calibri"/>
          <w:color w:val="000000"/>
          <w:lang w:eastAsia="en-GB"/>
        </w:rPr>
        <w:t>abundance</w:t>
      </w:r>
      <w:r w:rsidR="00536C04" w:rsidRPr="00B42FE3">
        <w:rPr>
          <w:rFonts w:ascii="Calibri" w:eastAsia="Times New Roman" w:hAnsi="Calibri" w:cs="Calibri"/>
          <w:color w:val="000000"/>
          <w:lang w:eastAsia="en-GB"/>
        </w:rPr>
        <w:t xml:space="preserve"> of </w:t>
      </w:r>
      <w:r w:rsidR="009B342D" w:rsidRPr="00B42FE3">
        <w:rPr>
          <w:rFonts w:ascii="Calibri" w:eastAsia="Times New Roman" w:hAnsi="Calibri" w:cs="Calibri"/>
          <w:i/>
          <w:iCs/>
          <w:color w:val="000000"/>
          <w:lang w:eastAsia="en-GB"/>
        </w:rPr>
        <w:t xml:space="preserve">Siphonaria pectinate </w:t>
      </w:r>
      <w:r w:rsidR="009B342D" w:rsidRPr="00B42FE3">
        <w:rPr>
          <w:rFonts w:ascii="Calibri" w:eastAsia="Times New Roman" w:hAnsi="Calibri" w:cs="Calibri"/>
          <w:color w:val="000000"/>
          <w:lang w:eastAsia="en-GB"/>
        </w:rPr>
        <w:t>(Rubal et al., 2013).</w:t>
      </w:r>
    </w:p>
    <w:p w14:paraId="3988991F" w14:textId="77777777" w:rsidR="00954006" w:rsidRPr="00B42FE3" w:rsidRDefault="00954006" w:rsidP="00E442F1">
      <w:pPr>
        <w:spacing w:line="480" w:lineRule="auto"/>
        <w:ind w:firstLine="720"/>
        <w:rPr>
          <w:rFonts w:ascii="Times New Roman" w:eastAsia="Times New Roman" w:hAnsi="Times New Roman" w:cs="Times New Roman"/>
          <w:sz w:val="24"/>
          <w:szCs w:val="24"/>
          <w:lang w:eastAsia="en-GB"/>
        </w:rPr>
      </w:pPr>
    </w:p>
    <w:p w14:paraId="44A44E7A" w14:textId="119E596D" w:rsidR="00E442F1" w:rsidRPr="00B42FE3" w:rsidRDefault="00E442F1" w:rsidP="00E442F1">
      <w:pPr>
        <w:spacing w:line="480" w:lineRule="auto"/>
        <w:ind w:firstLine="720"/>
        <w:rPr>
          <w:rFonts w:ascii="Times New Roman" w:eastAsia="Times New Roman" w:hAnsi="Times New Roman" w:cs="Times New Roman"/>
          <w:sz w:val="24"/>
          <w:szCs w:val="24"/>
          <w:lang w:eastAsia="en-GB"/>
        </w:rPr>
      </w:pPr>
      <w:r w:rsidRPr="00B42FE3">
        <w:rPr>
          <w:rFonts w:ascii="Calibri" w:eastAsia="Times New Roman" w:hAnsi="Calibri" w:cs="Calibri"/>
          <w:color w:val="000000"/>
          <w:lang w:eastAsia="en-GB"/>
        </w:rPr>
        <w:t xml:space="preserve">   </w:t>
      </w:r>
    </w:p>
    <w:p w14:paraId="610A442E" w14:textId="72E48DDB" w:rsidR="005416D7" w:rsidRPr="00B42FE3" w:rsidRDefault="005416D7" w:rsidP="00E71D92">
      <w:pPr>
        <w:pStyle w:val="Heading1"/>
      </w:pPr>
      <w:r w:rsidRPr="00B42FE3">
        <w:lastRenderedPageBreak/>
        <w:t>Methods</w:t>
      </w:r>
    </w:p>
    <w:p w14:paraId="58343C0A" w14:textId="2B3F2996" w:rsidR="005416D7" w:rsidRPr="00B42FE3" w:rsidRDefault="005416D7" w:rsidP="00EA6F23">
      <w:pPr>
        <w:pStyle w:val="Heading2"/>
      </w:pPr>
      <w:r w:rsidRPr="00B42FE3">
        <w:t>Live specimen collection</w:t>
      </w:r>
    </w:p>
    <w:p w14:paraId="66F02FBC" w14:textId="629C5F8A" w:rsidR="005416D7" w:rsidRPr="00B42FE3" w:rsidRDefault="005416D7" w:rsidP="005416D7">
      <w:pPr>
        <w:spacing w:line="480" w:lineRule="auto"/>
      </w:pPr>
      <w:r w:rsidRPr="00B42FE3">
        <w:t>Adult (L</w:t>
      </w:r>
      <w:r w:rsidR="005365FF" w:rsidRPr="00B42FE3">
        <w:t>ength</w:t>
      </w:r>
      <w:r w:rsidRPr="00B42FE3">
        <w:t xml:space="preserve"> = 20 – 40 mm</w:t>
      </w:r>
      <w:r w:rsidR="005365FF" w:rsidRPr="00B42FE3">
        <w:t xml:space="preserve">, wet mass </w:t>
      </w:r>
      <w:r w:rsidR="00DA38F2" w:rsidRPr="00B42FE3">
        <w:t>approx. 0.5 – 8g</w:t>
      </w:r>
      <w:r w:rsidRPr="00B42FE3">
        <w:t xml:space="preserve">) </w:t>
      </w:r>
      <w:r w:rsidRPr="00B42FE3">
        <w:rPr>
          <w:i/>
          <w:iCs/>
        </w:rPr>
        <w:t>P.vulgata</w:t>
      </w:r>
      <w:r w:rsidRPr="00B42FE3">
        <w:t xml:space="preserve"> and </w:t>
      </w:r>
      <w:r w:rsidRPr="00B42FE3">
        <w:rPr>
          <w:i/>
          <w:iCs/>
        </w:rPr>
        <w:t>P.depressa</w:t>
      </w:r>
      <w:r w:rsidRPr="00B42FE3">
        <w:t xml:space="preserve"> were collected during low tide at Plymouth Hoe (50.3635</w:t>
      </w:r>
      <w:r w:rsidR="002353F2" w:rsidRPr="00B42FE3">
        <w:t>N</w:t>
      </w:r>
      <w:r w:rsidRPr="00B42FE3">
        <w:t>, -4.13965</w:t>
      </w:r>
      <w:r w:rsidR="002353F2" w:rsidRPr="00B42FE3">
        <w:t>E</w:t>
      </w:r>
      <w:r w:rsidRPr="00B42FE3">
        <w:t>) between April and July, 2017. Limpets were removed from the substrate when away from their home scar, reducing chance of damage and mitigating against stress e</w:t>
      </w:r>
      <w:r w:rsidR="00925DD3" w:rsidRPr="00B42FE3">
        <w:t>xperienced by the animals. L</w:t>
      </w:r>
      <w:r w:rsidRPr="00B42FE3">
        <w:t>impets that were damaged during removal were not used in the study and were returned to the shore. Prior to experiments, all limpets were held in an</w:t>
      </w:r>
      <w:r w:rsidR="00DA38F2" w:rsidRPr="00B42FE3">
        <w:t xml:space="preserve"> aerated</w:t>
      </w:r>
      <w:r w:rsidRPr="00B42FE3">
        <w:t xml:space="preserve"> indoor </w:t>
      </w:r>
      <w:r w:rsidR="00925DD3" w:rsidRPr="00B42FE3">
        <w:t>seawater holding tank at ambient temperature</w:t>
      </w:r>
      <w:r w:rsidRPr="00B42FE3">
        <w:t>.</w:t>
      </w:r>
    </w:p>
    <w:p w14:paraId="5B7A29CB" w14:textId="480FC198" w:rsidR="00DF1F5A" w:rsidRPr="00B42FE3" w:rsidRDefault="00DF1F5A" w:rsidP="005416D7">
      <w:pPr>
        <w:spacing w:line="480" w:lineRule="auto"/>
      </w:pPr>
    </w:p>
    <w:p w14:paraId="276432EA" w14:textId="43496488" w:rsidR="005416D7" w:rsidRPr="00B42FE3" w:rsidRDefault="005416D7" w:rsidP="00EA6F23">
      <w:pPr>
        <w:pStyle w:val="Heading2"/>
      </w:pPr>
      <w:r w:rsidRPr="00B42FE3">
        <w:t xml:space="preserve">Feeding rate </w:t>
      </w:r>
    </w:p>
    <w:p w14:paraId="4A01F8E6" w14:textId="42E0A710" w:rsidR="005416D7" w:rsidRPr="00B42FE3" w:rsidRDefault="005416D7" w:rsidP="005416D7">
      <w:pPr>
        <w:spacing w:line="480" w:lineRule="auto"/>
      </w:pPr>
      <w:bookmarkStart w:id="4" w:name="_Hlk19815332"/>
      <w:r w:rsidRPr="00B42FE3">
        <w:t>Limpets were transferred to individual 7 L experimental tanks supplied with aerated seawater</w:t>
      </w:r>
      <w:r w:rsidR="00032273" w:rsidRPr="00B42FE3">
        <w:t>.</w:t>
      </w:r>
      <w:r w:rsidRPr="00B42FE3">
        <w:t xml:space="preserve"> </w:t>
      </w:r>
      <w:r w:rsidR="00032273" w:rsidRPr="00B42FE3">
        <w:t>D</w:t>
      </w:r>
      <w:r w:rsidRPr="00B42FE3">
        <w:t>i</w:t>
      </w:r>
      <w:r w:rsidR="00BE50F9" w:rsidRPr="00B42FE3">
        <w:t>el</w:t>
      </w:r>
      <w:r w:rsidRPr="00B42FE3">
        <w:t xml:space="preserve"> tidal</w:t>
      </w:r>
      <w:r w:rsidR="00032273" w:rsidRPr="00B42FE3">
        <w:t xml:space="preserve"> (6 hr)</w:t>
      </w:r>
      <w:r w:rsidRPr="00B42FE3">
        <w:t xml:space="preserve"> and light (12 hr) cycles</w:t>
      </w:r>
      <w:r w:rsidR="00032273" w:rsidRPr="00B42FE3">
        <w:t xml:space="preserve"> were initiated</w:t>
      </w:r>
      <w:r w:rsidRPr="00B42FE3">
        <w:t xml:space="preserve"> in a closed aquarium system in a laboratory mesocosm room</w:t>
      </w:r>
      <w:r w:rsidR="0022795C" w:rsidRPr="00B42FE3">
        <w:t xml:space="preserve">. </w:t>
      </w:r>
      <w:bookmarkEnd w:id="4"/>
      <w:r w:rsidRPr="00B42FE3">
        <w:t>In accordance with future predictions of sea surface temperature (SST) around southwest England obtained from two sources (IPCC, 2007, Tinker et al., 2016), three temperature treatments (11</w:t>
      </w:r>
      <w:r w:rsidR="002353F2" w:rsidRPr="00B42FE3">
        <w:t>.0</w:t>
      </w:r>
      <w:r w:rsidRPr="00B42FE3">
        <w:t xml:space="preserve"> °C, 13.5 °C and 16</w:t>
      </w:r>
      <w:r w:rsidR="002353F2" w:rsidRPr="00B42FE3">
        <w:t>.0</w:t>
      </w:r>
      <w:r w:rsidRPr="00B42FE3">
        <w:t xml:space="preserve"> °C) were established by heating supply tanks using 55w submersible water heaters (Aqua</w:t>
      </w:r>
      <w:r w:rsidR="0022795C" w:rsidRPr="00B42FE3">
        <w:t xml:space="preserve"> </w:t>
      </w:r>
      <w:r w:rsidR="004E5402" w:rsidRPr="00B42FE3">
        <w:t>Pacific</w:t>
      </w:r>
      <w:r w:rsidR="0022795C" w:rsidRPr="00B42FE3">
        <w:t xml:space="preserve"> UK Ltd., Nursling</w:t>
      </w:r>
      <w:r w:rsidRPr="00B42FE3">
        <w:t>).</w:t>
      </w:r>
      <w:r w:rsidR="00032273" w:rsidRPr="00B42FE3">
        <w:t xml:space="preserve"> </w:t>
      </w:r>
      <w:r w:rsidR="0069593F" w:rsidRPr="00B42FE3">
        <w:t xml:space="preserve">Air temperature was controlled and held at the </w:t>
      </w:r>
      <w:r w:rsidR="004E5402" w:rsidRPr="00B42FE3">
        <w:t xml:space="preserve">appropriate </w:t>
      </w:r>
      <w:r w:rsidR="0069593F" w:rsidRPr="00B42FE3">
        <w:t>monthly average air temperature from the Western Channel Observatory time-series</w:t>
      </w:r>
      <w:r w:rsidR="00032273" w:rsidRPr="00B42FE3">
        <w:t>.</w:t>
      </w:r>
      <w:r w:rsidRPr="00B42FE3">
        <w:t xml:space="preserve"> Limpets were </w:t>
      </w:r>
      <w:r w:rsidR="009F7AEE" w:rsidRPr="00B42FE3">
        <w:t>h</w:t>
      </w:r>
      <w:r w:rsidRPr="00B42FE3">
        <w:t>e</w:t>
      </w:r>
      <w:r w:rsidR="009F7AEE" w:rsidRPr="00B42FE3">
        <w:t>l</w:t>
      </w:r>
      <w:r w:rsidRPr="00B42FE3">
        <w:t xml:space="preserve">d at treatment temperature for 48 hours to </w:t>
      </w:r>
      <w:r w:rsidR="002353F2" w:rsidRPr="00B42FE3">
        <w:t>acclimate</w:t>
      </w:r>
      <w:r w:rsidRPr="00B42FE3">
        <w:t xml:space="preserve"> before the start of feeding experiments. </w:t>
      </w:r>
      <w:r w:rsidR="00FD0E8A" w:rsidRPr="00B42FE3">
        <w:t xml:space="preserve">This short acclimatory period reflected the </w:t>
      </w:r>
      <w:r w:rsidR="00CB18B6" w:rsidRPr="00B42FE3">
        <w:t xml:space="preserve">short </w:t>
      </w:r>
      <w:r w:rsidR="00FD0E8A" w:rsidRPr="00B42FE3">
        <w:t>temporal duration of the experiment</w:t>
      </w:r>
      <w:r w:rsidR="00CB18B6" w:rsidRPr="00B42FE3">
        <w:t>, which was designed to test acute responses to changes in thermal environment</w:t>
      </w:r>
      <w:r w:rsidR="00FD0E8A" w:rsidRPr="00B42FE3">
        <w:t>. For longer experiments, acclimation time is increased to days/weeks.</w:t>
      </w:r>
    </w:p>
    <w:p w14:paraId="48B66ABE" w14:textId="150CBDF9" w:rsidR="005416D7" w:rsidRPr="00B42FE3" w:rsidRDefault="005416D7" w:rsidP="005416D7">
      <w:pPr>
        <w:spacing w:line="480" w:lineRule="auto"/>
      </w:pPr>
      <w:r w:rsidRPr="00B42FE3">
        <w:t xml:space="preserve">Algal biofilm grown on Perspex sheets (14 x 14 x 0.5 cm) incubated in flow through seawater aquaria for 1 month was used as a food source in feeding trials. Prior to introducing a Perspex food sheet to the limpet tanks photographs were taken of the biofilm cover using a Canon D300 dSLR, further photographs were taken on days 3 and 5 of the trial. Images were analysed using ImageJ 1.51k software (National Institute of Health, USA). </w:t>
      </w:r>
      <w:r w:rsidR="00315612" w:rsidRPr="00B42FE3">
        <w:t>To</w:t>
      </w:r>
      <w:r w:rsidR="005365FF" w:rsidRPr="00B42FE3">
        <w:t xml:space="preserve"> accurately threshold the images, e</w:t>
      </w:r>
      <w:r w:rsidRPr="00B42FE3">
        <w:t xml:space="preserve">ach was colour </w:t>
      </w:r>
      <w:r w:rsidRPr="00B42FE3">
        <w:lastRenderedPageBreak/>
        <w:t>split producing blue, red and green layers. Blue layers</w:t>
      </w:r>
      <w:r w:rsidR="00803C75" w:rsidRPr="00B42FE3">
        <w:t xml:space="preserve"> best reflected the optical density of the colour spectrum</w:t>
      </w:r>
      <w:r w:rsidR="005365FF" w:rsidRPr="00B42FE3">
        <w:t xml:space="preserve"> </w:t>
      </w:r>
      <w:r w:rsidR="00803C75" w:rsidRPr="00B42FE3">
        <w:t>giving clear demarcation of grazing patterns. Therefore, blue layer data</w:t>
      </w:r>
      <w:r w:rsidRPr="00B42FE3">
        <w:t xml:space="preserve"> w</w:t>
      </w:r>
      <w:r w:rsidR="00315612" w:rsidRPr="00B42FE3">
        <w:t>as</w:t>
      </w:r>
      <w:r w:rsidRPr="00B42FE3">
        <w:t xml:space="preserve"> converted to binary by thresholding the image. Image particle analysis was </w:t>
      </w:r>
      <w:r w:rsidR="00803C75" w:rsidRPr="00B42FE3">
        <w:t xml:space="preserve">then </w:t>
      </w:r>
      <w:r w:rsidRPr="00B42FE3">
        <w:t>used to assess the level of biofilm loss over the five days, giving an indicated measure of feeding rate. Six trials were conducted in total, with 48 individuals in each trial.</w:t>
      </w:r>
    </w:p>
    <w:p w14:paraId="752B5034" w14:textId="111983CF" w:rsidR="005416D7" w:rsidRPr="00B42FE3" w:rsidRDefault="005416D7" w:rsidP="005416D7">
      <w:pPr>
        <w:spacing w:line="480" w:lineRule="auto"/>
      </w:pPr>
      <w:r w:rsidRPr="00B42FE3">
        <w:t xml:space="preserve">Data describing the feeding response to temperature in the two species were highly dominated by zeroes, therefore analyses were conducted in two stages to avoid statistical issues with zero-inflated </w:t>
      </w:r>
      <w:r w:rsidR="00925DD3" w:rsidRPr="00B42FE3">
        <w:t xml:space="preserve">mixed </w:t>
      </w:r>
      <w:r w:rsidRPr="00B42FE3">
        <w:t xml:space="preserve">models. First a binary response variable was created scoring 1 in animals that fed and 0 for non-feeders. The effects of temperature (fixed factor) and trial (random factor) upon feeding likelihood in the two species were then modelled using binomial family GLMER in package lme4 </w:t>
      </w:r>
      <w:r w:rsidR="001B5048" w:rsidRPr="00B42FE3">
        <w:t>(Bates et al 2015) in R ver. 3.6.1 (R Core Team, 2019</w:t>
      </w:r>
      <w:r w:rsidRPr="00B42FE3">
        <w:t>). P-values for fixed effects were derived from Wald chi-squared tests with type III sums of squares</w:t>
      </w:r>
      <w:r w:rsidR="004E5402" w:rsidRPr="00B42FE3">
        <w:t>, pair-wise comparisons between treatment levels were estimated</w:t>
      </w:r>
      <w:r w:rsidR="00315612" w:rsidRPr="00B42FE3">
        <w:t xml:space="preserve"> via</w:t>
      </w:r>
      <w:r w:rsidR="004E5402" w:rsidRPr="00B42FE3">
        <w:t xml:space="preserve"> marginal means with Tukey adjusted</w:t>
      </w:r>
      <w:r w:rsidR="00925DD3" w:rsidRPr="00B42FE3">
        <w:t xml:space="preserve"> </w:t>
      </w:r>
      <w:r w:rsidR="004E5402" w:rsidRPr="00B42FE3">
        <w:t xml:space="preserve">p-values. </w:t>
      </w:r>
      <w:r w:rsidRPr="00B42FE3">
        <w:t>Second, replicates where animals fed were isolated and the effects of the same fixed and random factors upon log transformed area of biofilm removed w</w:t>
      </w:r>
      <w:r w:rsidR="00315612" w:rsidRPr="00B42FE3">
        <w:t>ere</w:t>
      </w:r>
      <w:r w:rsidRPr="00B42FE3">
        <w:t xml:space="preserve"> tested using a linear mixed model with p</w:t>
      </w:r>
      <w:r w:rsidR="00315612" w:rsidRPr="00B42FE3">
        <w:t>-</w:t>
      </w:r>
      <w:r w:rsidRPr="00B42FE3">
        <w:t>values</w:t>
      </w:r>
      <w:r w:rsidR="004A0CCB" w:rsidRPr="00B42FE3">
        <w:t xml:space="preserve"> </w:t>
      </w:r>
      <w:r w:rsidR="00A435C9" w:rsidRPr="00B42FE3">
        <w:t>again derived</w:t>
      </w:r>
      <w:r w:rsidRPr="00B42FE3">
        <w:t xml:space="preserve"> from type III </w:t>
      </w:r>
      <w:r w:rsidR="004A0CCB" w:rsidRPr="00B42FE3">
        <w:t>Wald chi-squared tests.</w:t>
      </w:r>
      <w:r w:rsidR="00122F0E" w:rsidRPr="00B42FE3">
        <w:t xml:space="preserve"> Pair-wise c</w:t>
      </w:r>
      <w:r w:rsidRPr="00B42FE3">
        <w:t>on</w:t>
      </w:r>
      <w:r w:rsidR="00122F0E" w:rsidRPr="00B42FE3">
        <w:t>trast</w:t>
      </w:r>
      <w:r w:rsidRPr="00B42FE3">
        <w:t xml:space="preserve">s were </w:t>
      </w:r>
      <w:r w:rsidR="00122F0E" w:rsidRPr="00B42FE3">
        <w:t>obtained</w:t>
      </w:r>
      <w:r w:rsidR="00475891" w:rsidRPr="00B42FE3">
        <w:t xml:space="preserve"> </w:t>
      </w:r>
      <w:r w:rsidR="00803C75" w:rsidRPr="00B42FE3">
        <w:t>using Tukey adjusted tests upon estimated marginal means as above.</w:t>
      </w:r>
    </w:p>
    <w:p w14:paraId="19B0D63A" w14:textId="77777777" w:rsidR="005416D7" w:rsidRPr="00B42FE3" w:rsidRDefault="005416D7" w:rsidP="005416D7">
      <w:pPr>
        <w:spacing w:line="480" w:lineRule="auto"/>
      </w:pPr>
    </w:p>
    <w:p w14:paraId="301721F3" w14:textId="60A75F91" w:rsidR="005416D7" w:rsidRPr="00B42FE3" w:rsidRDefault="005731CF" w:rsidP="00EA6F23">
      <w:pPr>
        <w:pStyle w:val="Heading2"/>
      </w:pPr>
      <w:r w:rsidRPr="00B42FE3">
        <w:t>2.</w:t>
      </w:r>
      <w:r w:rsidR="00DF1F5A" w:rsidRPr="00B42FE3">
        <w:t>4</w:t>
      </w:r>
      <w:r w:rsidRPr="00B42FE3">
        <w:t xml:space="preserve"> </w:t>
      </w:r>
      <w:r w:rsidR="005416D7" w:rsidRPr="00B42FE3">
        <w:t>Activity Rate</w:t>
      </w:r>
    </w:p>
    <w:p w14:paraId="027E2792" w14:textId="42F578FD" w:rsidR="005416D7" w:rsidRPr="00B42FE3" w:rsidRDefault="005416D7" w:rsidP="00EA6F23">
      <w:pPr>
        <w:spacing w:line="480" w:lineRule="auto"/>
        <w:ind w:firstLine="720"/>
      </w:pPr>
      <w:r w:rsidRPr="00B42FE3">
        <w:t xml:space="preserve">Movement/activity rate analysis was conducted on 12 individuals per trial </w:t>
      </w:r>
      <w:r w:rsidR="009E084C" w:rsidRPr="00B42FE3">
        <w:t xml:space="preserve">over 5 trials </w:t>
      </w:r>
      <w:r w:rsidRPr="00B42FE3">
        <w:t xml:space="preserve">using the mesocosm system and water temperature treatments described above. Four animals (two </w:t>
      </w:r>
      <w:r w:rsidRPr="00B42FE3">
        <w:rPr>
          <w:i/>
          <w:iCs/>
        </w:rPr>
        <w:t>P.</w:t>
      </w:r>
      <w:r w:rsidR="008521D7" w:rsidRPr="00B42FE3">
        <w:rPr>
          <w:i/>
          <w:iCs/>
        </w:rPr>
        <w:t xml:space="preserve"> </w:t>
      </w:r>
      <w:r w:rsidRPr="00B42FE3">
        <w:rPr>
          <w:i/>
          <w:iCs/>
        </w:rPr>
        <w:t>vulgata</w:t>
      </w:r>
      <w:r w:rsidRPr="00B42FE3">
        <w:t xml:space="preserve"> and two </w:t>
      </w:r>
      <w:r w:rsidRPr="00B42FE3">
        <w:rPr>
          <w:i/>
          <w:iCs/>
        </w:rPr>
        <w:t>P.</w:t>
      </w:r>
      <w:r w:rsidR="008521D7" w:rsidRPr="00B42FE3">
        <w:rPr>
          <w:i/>
          <w:iCs/>
        </w:rPr>
        <w:t xml:space="preserve"> </w:t>
      </w:r>
      <w:r w:rsidRPr="00B42FE3">
        <w:rPr>
          <w:i/>
          <w:iCs/>
        </w:rPr>
        <w:t>depressa</w:t>
      </w:r>
      <w:r w:rsidRPr="00B42FE3">
        <w:t xml:space="preserve">) for each temperature regime were filmed continuously using HD CCTV cameras (Hikvision DS-2CD2042WD-I) over a </w:t>
      </w:r>
      <w:r w:rsidR="00315612" w:rsidRPr="00B42FE3">
        <w:t>five-day</w:t>
      </w:r>
      <w:r w:rsidRPr="00B42FE3">
        <w:t xml:space="preserve"> period. Infrared video recording allowed filming during dark periods of the </w:t>
      </w:r>
      <w:r w:rsidR="005351A9" w:rsidRPr="00B42FE3">
        <w:t xml:space="preserve">diel </w:t>
      </w:r>
      <w:r w:rsidRPr="00B42FE3">
        <w:t xml:space="preserve">light cycle. A total of 60 individual limpets were recorded over </w:t>
      </w:r>
      <w:r w:rsidRPr="00B42FE3">
        <w:lastRenderedPageBreak/>
        <w:t>a 5-day period for each trial. Six hundred hours of footage was recorded which was analysed to calculate total distance moved</w:t>
      </w:r>
      <w:r w:rsidR="0022795C" w:rsidRPr="00B42FE3">
        <w:t>.</w:t>
      </w:r>
    </w:p>
    <w:p w14:paraId="3CC0B9AC" w14:textId="6E6C3AA0" w:rsidR="005416D7" w:rsidRPr="00B42FE3" w:rsidRDefault="005416D7" w:rsidP="00EA6F23">
      <w:pPr>
        <w:spacing w:line="480" w:lineRule="auto"/>
        <w:ind w:firstLine="720"/>
      </w:pPr>
      <w:r w:rsidRPr="00B42FE3">
        <w:t xml:space="preserve">Limpet movements were tracked and analysed using Noldus Ethovision XT (13.0) software. Information on methods and settings within the Ethovision software can be found in the Supplementary Information section. </w:t>
      </w:r>
    </w:p>
    <w:p w14:paraId="489FC6B7" w14:textId="56860145" w:rsidR="005416D7" w:rsidRPr="00B42FE3" w:rsidRDefault="005416D7" w:rsidP="00EA6F23">
      <w:pPr>
        <w:spacing w:line="480" w:lineRule="auto"/>
        <w:ind w:firstLine="720"/>
      </w:pPr>
      <w:r w:rsidRPr="00B42FE3">
        <w:t>The two-stage approach</w:t>
      </w:r>
      <w:r w:rsidR="0022795C" w:rsidRPr="00B42FE3">
        <w:t xml:space="preserve"> described earlier</w:t>
      </w:r>
      <w:r w:rsidRPr="00B42FE3">
        <w:t xml:space="preserve"> was taken to the zero-inflated data describing limpet activity. In this case data were aggregated to probability </w:t>
      </w:r>
      <w:r w:rsidR="002C206E" w:rsidRPr="00B42FE3">
        <w:t>and</w:t>
      </w:r>
      <w:r w:rsidRPr="00B42FE3">
        <w:t xml:space="preserve"> extent of movement per day (</w:t>
      </w:r>
      <w:r w:rsidR="002C206E" w:rsidRPr="00B42FE3">
        <w:t xml:space="preserve">the latter </w:t>
      </w:r>
      <w:r w:rsidRPr="00B42FE3">
        <w:t>log transformed to normalise residuals), with both trial and identity of the individual limpet included as random factors in the statistical models.</w:t>
      </w:r>
    </w:p>
    <w:p w14:paraId="3497330C" w14:textId="77777777" w:rsidR="005416D7" w:rsidRPr="00B42FE3" w:rsidRDefault="005416D7" w:rsidP="005416D7">
      <w:pPr>
        <w:spacing w:line="480" w:lineRule="auto"/>
      </w:pPr>
    </w:p>
    <w:p w14:paraId="278E21A9" w14:textId="57AB769E" w:rsidR="005416D7" w:rsidRPr="00B42FE3" w:rsidRDefault="005731CF" w:rsidP="00EA6F23">
      <w:pPr>
        <w:pStyle w:val="Heading2"/>
      </w:pPr>
      <w:r w:rsidRPr="00B42FE3">
        <w:t>2.</w:t>
      </w:r>
      <w:r w:rsidR="00DF1F5A" w:rsidRPr="00B42FE3">
        <w:t>5</w:t>
      </w:r>
      <w:r w:rsidRPr="00B42FE3">
        <w:t xml:space="preserve"> </w:t>
      </w:r>
      <w:r w:rsidR="005416D7" w:rsidRPr="00B42FE3">
        <w:t>Duration of tenacity</w:t>
      </w:r>
    </w:p>
    <w:p w14:paraId="3D85FDC1" w14:textId="455E0CBB" w:rsidR="005416D7" w:rsidRPr="00B42FE3" w:rsidRDefault="005416D7" w:rsidP="005416D7">
      <w:pPr>
        <w:spacing w:line="480" w:lineRule="auto"/>
      </w:pPr>
      <w:r w:rsidRPr="00B42FE3">
        <w:t xml:space="preserve"> </w:t>
      </w:r>
      <w:r w:rsidR="00EA6F23" w:rsidRPr="00B42FE3">
        <w:tab/>
      </w:r>
      <w:r w:rsidRPr="00B42FE3">
        <w:t xml:space="preserve">Effects of temperature upon </w:t>
      </w:r>
      <w:r w:rsidR="002353F2" w:rsidRPr="00B42FE3">
        <w:t xml:space="preserve">the </w:t>
      </w:r>
      <w:r w:rsidRPr="00B42FE3">
        <w:t>capacity</w:t>
      </w:r>
      <w:r w:rsidR="002353F2" w:rsidRPr="00B42FE3">
        <w:t xml:space="preserve"> of limpets</w:t>
      </w:r>
      <w:r w:rsidRPr="00B42FE3">
        <w:t xml:space="preserve"> to maintain tonic grip upon the rock was assessed by determining the length of time limpets could </w:t>
      </w:r>
      <w:r w:rsidR="00457E08" w:rsidRPr="00B42FE3">
        <w:t xml:space="preserve">remain attached whilst under tension. </w:t>
      </w:r>
    </w:p>
    <w:p w14:paraId="5864B65E" w14:textId="72F90ABB" w:rsidR="005416D7" w:rsidRPr="00B42FE3" w:rsidRDefault="00661170" w:rsidP="00EA6F23">
      <w:pPr>
        <w:spacing w:line="480" w:lineRule="auto"/>
        <w:ind w:firstLine="720"/>
      </w:pPr>
      <w:r w:rsidRPr="00B42FE3">
        <w:t>Twe</w:t>
      </w:r>
      <w:r w:rsidR="00B778B0" w:rsidRPr="00B42FE3">
        <w:t xml:space="preserve">lve limpets of each species </w:t>
      </w:r>
      <w:r w:rsidR="005416D7" w:rsidRPr="00B42FE3">
        <w:t>were placed in separate temperature c</w:t>
      </w:r>
      <w:r w:rsidR="00B778B0" w:rsidRPr="00B42FE3">
        <w:t>ontrolled tanks at 11°C. A further</w:t>
      </w:r>
      <w:r w:rsidR="005416D7" w:rsidRPr="00B42FE3">
        <w:t xml:space="preserve"> 24 limpets were placed in separate</w:t>
      </w:r>
      <w:r w:rsidR="006D42AF" w:rsidRPr="00B42FE3">
        <w:t xml:space="preserve"> temperature controlled tanks</w:t>
      </w:r>
      <w:r w:rsidR="005416D7" w:rsidRPr="00B42FE3">
        <w:t xml:space="preserve"> an</w:t>
      </w:r>
      <w:r w:rsidR="006D42AF" w:rsidRPr="00B42FE3">
        <w:t>d water temperature increased by</w:t>
      </w:r>
      <w:r w:rsidR="005416D7" w:rsidRPr="00B42FE3">
        <w:t xml:space="preserve"> 2°C per hour until the required temperature of 18°C was achieve</w:t>
      </w:r>
      <w:r w:rsidR="009E084C" w:rsidRPr="00B42FE3">
        <w:t>d</w:t>
      </w:r>
      <w:r w:rsidR="005416D7" w:rsidRPr="00B42FE3">
        <w:t>.</w:t>
      </w:r>
      <w:r w:rsidR="00007954" w:rsidRPr="00B42FE3">
        <w:t xml:space="preserve"> </w:t>
      </w:r>
    </w:p>
    <w:p w14:paraId="2AB52B83" w14:textId="5455A116" w:rsidR="005416D7" w:rsidRPr="00B42FE3" w:rsidRDefault="005416D7" w:rsidP="00EA6F23">
      <w:pPr>
        <w:spacing w:line="480" w:lineRule="auto"/>
        <w:ind w:firstLine="720"/>
      </w:pPr>
      <w:r w:rsidRPr="00B42FE3">
        <w:t xml:space="preserve">At the start of the trials, cotton threads </w:t>
      </w:r>
      <w:bookmarkStart w:id="5" w:name="_Hlk19817550"/>
      <w:r w:rsidRPr="00B42FE3">
        <w:t>attached</w:t>
      </w:r>
      <w:r w:rsidR="00315612" w:rsidRPr="00B42FE3">
        <w:t xml:space="preserve"> </w:t>
      </w:r>
      <w:r w:rsidRPr="00B42FE3">
        <w:t xml:space="preserve">to </w:t>
      </w:r>
      <w:r w:rsidR="00315612" w:rsidRPr="00B42FE3">
        <w:t xml:space="preserve">the </w:t>
      </w:r>
      <w:r w:rsidRPr="00B42FE3">
        <w:t>limpets</w:t>
      </w:r>
      <w:r w:rsidR="00421C11" w:rsidRPr="00B42FE3">
        <w:t xml:space="preserve"> </w:t>
      </w:r>
      <w:r w:rsidR="00315612" w:rsidRPr="00B42FE3">
        <w:t>using</w:t>
      </w:r>
      <w:r w:rsidR="005351A9" w:rsidRPr="00B42FE3">
        <w:t xml:space="preserve"> </w:t>
      </w:r>
      <w:r w:rsidR="00421C11" w:rsidRPr="00B42FE3">
        <w:t>superglue (Gorilla Super Glue Gel)</w:t>
      </w:r>
      <w:r w:rsidRPr="00B42FE3">
        <w:t xml:space="preserve"> were</w:t>
      </w:r>
      <w:bookmarkEnd w:id="5"/>
      <w:r w:rsidRPr="00B42FE3">
        <w:t xml:space="preserve"> hooked onto a piece of 6mm polypropylene string using a 5mm cable tie. The string was then passed through two 19mm Fast Eye pulleys supported by two fixed metal uprights. 200g weight consisting of water in a plastic container suspended by polypropylene string was attached at the opposite end</w:t>
      </w:r>
      <w:r w:rsidR="00CA45EC" w:rsidRPr="00B42FE3">
        <w:t xml:space="preserve"> (</w:t>
      </w:r>
      <w:r w:rsidR="006D42AF" w:rsidRPr="00B42FE3">
        <w:rPr>
          <w:b/>
        </w:rPr>
        <w:t>see Fig. 1</w:t>
      </w:r>
      <w:r w:rsidR="00CA45EC" w:rsidRPr="00B42FE3">
        <w:t>)</w:t>
      </w:r>
      <w:r w:rsidRPr="00B42FE3">
        <w:t>.</w:t>
      </w:r>
    </w:p>
    <w:p w14:paraId="035301A2" w14:textId="282E73CD" w:rsidR="005416D7" w:rsidRPr="00B42FE3" w:rsidRDefault="005416D7" w:rsidP="00EA6F23">
      <w:pPr>
        <w:spacing w:line="480" w:lineRule="auto"/>
        <w:ind w:firstLine="720"/>
      </w:pPr>
      <w:r w:rsidRPr="00B42FE3">
        <w:t xml:space="preserve">To standardise measurements, limpets were tapped </w:t>
      </w:r>
      <w:r w:rsidR="004374CE" w:rsidRPr="00B42FE3">
        <w:t xml:space="preserve">to </w:t>
      </w:r>
      <w:r w:rsidRPr="00B42FE3">
        <w:t xml:space="preserve">stimulate shell clamping, </w:t>
      </w:r>
      <w:r w:rsidR="004374CE" w:rsidRPr="00B42FE3">
        <w:t>three times</w:t>
      </w:r>
      <w:r w:rsidRPr="00B42FE3">
        <w:t xml:space="preserve"> before the string was attached and again</w:t>
      </w:r>
      <w:r w:rsidR="004374CE" w:rsidRPr="00B42FE3">
        <w:t xml:space="preserve"> three times </w:t>
      </w:r>
      <w:r w:rsidRPr="00B42FE3">
        <w:t>before the weight was gently lowered until full force was applied central</w:t>
      </w:r>
      <w:r w:rsidR="006D42AF" w:rsidRPr="00B42FE3">
        <w:t>ly</w:t>
      </w:r>
      <w:r w:rsidRPr="00B42FE3">
        <w:t xml:space="preserve"> to the limpet shell. </w:t>
      </w:r>
    </w:p>
    <w:p w14:paraId="3B36E780" w14:textId="4B3D4FEE" w:rsidR="00402744" w:rsidRPr="00B42FE3" w:rsidRDefault="005416D7" w:rsidP="00B21117">
      <w:pPr>
        <w:spacing w:line="480" w:lineRule="auto"/>
        <w:ind w:firstLine="720"/>
      </w:pPr>
      <w:r w:rsidRPr="00B42FE3">
        <w:lastRenderedPageBreak/>
        <w:t>The time taken for the limpet to become detached from the substratum was recorded. During trials limpets were submerged in 7-10 cm of temperature controlled seawater. After the limpet became detached foot size was measured by allowing the limpets foot to reattach to a clear acetate sheet</w:t>
      </w:r>
      <w:r w:rsidR="006D42AF" w:rsidRPr="00B42FE3">
        <w:t>, the foot was then traced</w:t>
      </w:r>
      <w:r w:rsidRPr="00B42FE3">
        <w:t xml:space="preserve"> allowing area to be quantified</w:t>
      </w:r>
      <w:r w:rsidR="006D42AF" w:rsidRPr="00B42FE3">
        <w:t xml:space="preserve"> using ImageJ</w:t>
      </w:r>
      <w:r w:rsidRPr="00B42FE3">
        <w:t xml:space="preserve">. </w:t>
      </w:r>
    </w:p>
    <w:p w14:paraId="007113A4" w14:textId="16A01655" w:rsidR="005416D7" w:rsidRPr="00B42FE3" w:rsidRDefault="003E2D59" w:rsidP="00EA6F23">
      <w:pPr>
        <w:spacing w:line="480" w:lineRule="auto"/>
        <w:ind w:firstLine="720"/>
      </w:pPr>
      <w:r w:rsidRPr="00B42FE3">
        <w:rPr>
          <w:noProof/>
          <w:lang w:eastAsia="en-GB"/>
        </w:rPr>
        <mc:AlternateContent>
          <mc:Choice Requires="wpg">
            <w:drawing>
              <wp:anchor distT="0" distB="0" distL="114300" distR="114300" simplePos="0" relativeHeight="251647488" behindDoc="0" locked="0" layoutInCell="1" allowOverlap="1" wp14:anchorId="0124EFB7" wp14:editId="65686174">
                <wp:simplePos x="0" y="0"/>
                <wp:positionH relativeFrom="column">
                  <wp:posOffset>355600</wp:posOffset>
                </wp:positionH>
                <wp:positionV relativeFrom="paragraph">
                  <wp:posOffset>1667186</wp:posOffset>
                </wp:positionV>
                <wp:extent cx="4629150" cy="3694430"/>
                <wp:effectExtent l="0" t="0" r="0" b="1270"/>
                <wp:wrapTopAndBottom/>
                <wp:docPr id="229" name="Group 229"/>
                <wp:cNvGraphicFramePr/>
                <a:graphic xmlns:a="http://schemas.openxmlformats.org/drawingml/2006/main">
                  <a:graphicData uri="http://schemas.microsoft.com/office/word/2010/wordprocessingGroup">
                    <wpg:wgp>
                      <wpg:cNvGrpSpPr/>
                      <wpg:grpSpPr>
                        <a:xfrm>
                          <a:off x="0" y="0"/>
                          <a:ext cx="4629150" cy="3694430"/>
                          <a:chOff x="-1216750" y="0"/>
                          <a:chExt cx="7358763" cy="6653403"/>
                        </a:xfrm>
                      </wpg:grpSpPr>
                      <pic:pic xmlns:pic="http://schemas.openxmlformats.org/drawingml/2006/picture">
                        <pic:nvPicPr>
                          <pic:cNvPr id="225" name="Picture 225"/>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bwMode="auto">
                          <a:xfrm>
                            <a:off x="361950" y="0"/>
                            <a:ext cx="3850640" cy="5113020"/>
                          </a:xfrm>
                          <a:prstGeom prst="rect">
                            <a:avLst/>
                          </a:prstGeom>
                          <a:noFill/>
                          <a:ln>
                            <a:noFill/>
                          </a:ln>
                        </pic:spPr>
                      </pic:pic>
                      <wps:wsp>
                        <wps:cNvPr id="227" name="Text Box 2"/>
                        <wps:cNvSpPr txBox="1">
                          <a:spLocks noChangeArrowheads="1"/>
                        </wps:cNvSpPr>
                        <wps:spPr bwMode="auto">
                          <a:xfrm>
                            <a:off x="-1216750" y="5452598"/>
                            <a:ext cx="7358763" cy="1200805"/>
                          </a:xfrm>
                          <a:prstGeom prst="rect">
                            <a:avLst/>
                          </a:prstGeom>
                          <a:solidFill>
                            <a:srgbClr val="FFFFFF"/>
                          </a:solidFill>
                          <a:ln w="9525">
                            <a:noFill/>
                            <a:miter lim="800000"/>
                            <a:headEnd/>
                            <a:tailEnd/>
                          </a:ln>
                        </wps:spPr>
                        <wps:txbx>
                          <w:txbxContent>
                            <w:p w14:paraId="6B5B5027" w14:textId="73FEF55D" w:rsidR="009B342D" w:rsidRPr="00397720" w:rsidRDefault="009B342D" w:rsidP="00CA45EC">
                              <w:pPr>
                                <w:jc w:val="both"/>
                                <w:rPr>
                                  <w:sz w:val="20"/>
                                </w:rPr>
                              </w:pPr>
                              <w:r>
                                <w:rPr>
                                  <w:b/>
                                  <w:sz w:val="20"/>
                                </w:rPr>
                                <w:t>Fig. 1</w:t>
                              </w:r>
                              <w:r w:rsidRPr="00397720">
                                <w:rPr>
                                  <w:b/>
                                  <w:sz w:val="20"/>
                                </w:rPr>
                                <w:t>.</w:t>
                              </w:r>
                              <w:r w:rsidRPr="00397720">
                                <w:rPr>
                                  <w:sz w:val="20"/>
                                </w:rPr>
                                <w:t xml:space="preserve"> Tenacity Machine: </w:t>
                              </w:r>
                              <w:r w:rsidRPr="00397720">
                                <w:rPr>
                                  <w:b/>
                                  <w:sz w:val="20"/>
                                </w:rPr>
                                <w:t>a</w:t>
                              </w:r>
                              <w:r w:rsidRPr="00397720">
                                <w:rPr>
                                  <w:sz w:val="20"/>
                                </w:rPr>
                                <w:t xml:space="preserve"> = limpet, </w:t>
                              </w:r>
                              <w:r w:rsidRPr="00397720">
                                <w:rPr>
                                  <w:b/>
                                  <w:sz w:val="20"/>
                                </w:rPr>
                                <w:t>b</w:t>
                              </w:r>
                              <w:r w:rsidRPr="00397720">
                                <w:rPr>
                                  <w:sz w:val="20"/>
                                </w:rPr>
                                <w:t xml:space="preserve"> = holding tank, </w:t>
                              </w:r>
                              <w:r w:rsidRPr="00397720">
                                <w:rPr>
                                  <w:b/>
                                  <w:sz w:val="20"/>
                                </w:rPr>
                                <w:t>c</w:t>
                              </w:r>
                              <w:r w:rsidRPr="00397720">
                                <w:rPr>
                                  <w:sz w:val="20"/>
                                </w:rPr>
                                <w:t xml:space="preserve"> = denotes water level 7-10 cm, </w:t>
                              </w:r>
                              <w:r w:rsidRPr="00397720">
                                <w:rPr>
                                  <w:b/>
                                  <w:sz w:val="20"/>
                                </w:rPr>
                                <w:t>d</w:t>
                              </w:r>
                              <w:r>
                                <w:rPr>
                                  <w:b/>
                                  <w:sz w:val="20"/>
                                </w:rPr>
                                <w:t xml:space="preserve"> </w:t>
                              </w:r>
                              <w:r>
                                <w:rPr>
                                  <w:sz w:val="20"/>
                                </w:rPr>
                                <w:t xml:space="preserve">= Korbond thread, </w:t>
                              </w:r>
                              <w:r>
                                <w:rPr>
                                  <w:b/>
                                  <w:sz w:val="20"/>
                                </w:rPr>
                                <w:t>e</w:t>
                              </w:r>
                              <w:r w:rsidRPr="00397720">
                                <w:rPr>
                                  <w:sz w:val="20"/>
                                </w:rPr>
                                <w:t xml:space="preserve"> = 5 mm</w:t>
                              </w:r>
                              <w:r>
                                <w:rPr>
                                  <w:sz w:val="20"/>
                                </w:rPr>
                                <w:t xml:space="preserve"> plastic</w:t>
                              </w:r>
                              <w:r w:rsidRPr="00397720">
                                <w:rPr>
                                  <w:sz w:val="20"/>
                                </w:rPr>
                                <w:t xml:space="preserve"> cable tie, </w:t>
                              </w:r>
                              <w:r>
                                <w:rPr>
                                  <w:b/>
                                  <w:sz w:val="20"/>
                                </w:rPr>
                                <w:t>f</w:t>
                              </w:r>
                              <w:r w:rsidRPr="00397720">
                                <w:rPr>
                                  <w:sz w:val="20"/>
                                </w:rPr>
                                <w:t xml:space="preserve"> =6 mm polypropylene string, </w:t>
                              </w:r>
                              <w:r>
                                <w:rPr>
                                  <w:b/>
                                  <w:sz w:val="20"/>
                                </w:rPr>
                                <w:t>g</w:t>
                              </w:r>
                              <w:r w:rsidRPr="00397720">
                                <w:rPr>
                                  <w:sz w:val="20"/>
                                </w:rPr>
                                <w:t xml:space="preserve"> =19 mm pulley, </w:t>
                              </w:r>
                              <w:r>
                                <w:rPr>
                                  <w:b/>
                                  <w:sz w:val="20"/>
                                </w:rPr>
                                <w:t>h</w:t>
                              </w:r>
                              <w:r w:rsidRPr="00397720">
                                <w:rPr>
                                  <w:sz w:val="20"/>
                                </w:rPr>
                                <w:t xml:space="preserve"> = table top, </w:t>
                              </w:r>
                              <w:r>
                                <w:rPr>
                                  <w:b/>
                                  <w:sz w:val="20"/>
                                </w:rPr>
                                <w:t>i</w:t>
                              </w:r>
                              <w:r w:rsidRPr="00397720">
                                <w:rPr>
                                  <w:sz w:val="20"/>
                                </w:rPr>
                                <w:t xml:space="preserve"> = weight in plastic container. </w:t>
                              </w:r>
                              <w:r>
                                <w:rPr>
                                  <w:sz w:val="20"/>
                                </w:rPr>
                                <w:t>Diagram n</w:t>
                              </w:r>
                              <w:r w:rsidRPr="00397720">
                                <w:rPr>
                                  <w:sz w:val="20"/>
                                </w:rPr>
                                <w:t xml:space="preserve">ot to scale.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group w14:anchorId="0124EFB7" id="Group 229" o:spid="_x0000_s1026" style="position:absolute;left:0;text-align:left;margin-left:28pt;margin-top:131.25pt;width:364.5pt;height:290.9pt;z-index:251647488;mso-width-relative:margin;mso-height-relative:margin" coordorigin="-12167" coordsize="73587,66534"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5" o:spid="_x0000_s1027" type="#_x0000_t75" style="position:absolute;left:3619;width:38506;height:511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">
                  <v:imagedata r:id="rId11" o:title=""/>
                </v:shape>
                <v:shapetype id="_x0000_t202" coordsize="21600,21600" o:spt="202" path="m,l,21600r21600,l21600,xe">
                  <v:stroke joinstyle="miter"/>
                  <v:path gradientshapeok="t" o:connecttype="rect"/>
                </v:shapetype>
                <v:shape id="Text Box 2" o:spid="_x0000_s1028" type="#_x0000_t202" style="position:absolute;left:-12167;top:54525;width:73587;height:120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" stroked="f">
                  <v:textbox>
                    <w:txbxContent>
                      <w:p w14:paraId="6B5B5027" w14:textId="73FEF55D" w:rsidR="009B342D" w:rsidRPr="00397720" w:rsidRDefault="009B342D" w:rsidP="00CA45EC">
                        <w:pPr>
                          <w:jc w:val="both"/>
                          <w:rPr>
                            <w:sz w:val="20"/>
                          </w:rPr>
                        </w:pPr>
                        <w:r>
                          <w:rPr>
                            <w:b/>
                            <w:sz w:val="20"/>
                          </w:rPr>
                          <w:t>Fig. 1</w:t>
                        </w:r>
                        <w:r w:rsidRPr="00397720">
                          <w:rPr>
                            <w:b/>
                            <w:sz w:val="20"/>
                          </w:rPr>
                          <w:t>.</w:t>
                        </w:r>
                        <w:r w:rsidRPr="00397720">
                          <w:rPr>
                            <w:sz w:val="20"/>
                          </w:rPr>
                          <w:t xml:space="preserve"> Tenacity Machine: </w:t>
                        </w:r>
                        <w:r w:rsidRPr="00397720">
                          <w:rPr>
                            <w:b/>
                            <w:sz w:val="20"/>
                          </w:rPr>
                          <w:t>a</w:t>
                        </w:r>
                        <w:r w:rsidRPr="00397720">
                          <w:rPr>
                            <w:sz w:val="20"/>
                          </w:rPr>
                          <w:t xml:space="preserve"> = limpet, </w:t>
                        </w:r>
                        <w:r w:rsidRPr="00397720">
                          <w:rPr>
                            <w:b/>
                            <w:sz w:val="20"/>
                          </w:rPr>
                          <w:t>b</w:t>
                        </w:r>
                        <w:r w:rsidRPr="00397720">
                          <w:rPr>
                            <w:sz w:val="20"/>
                          </w:rPr>
                          <w:t xml:space="preserve"> = holding tank, </w:t>
                        </w:r>
                        <w:r w:rsidRPr="00397720">
                          <w:rPr>
                            <w:b/>
                            <w:sz w:val="20"/>
                          </w:rPr>
                          <w:t>c</w:t>
                        </w:r>
                        <w:r w:rsidRPr="00397720">
                          <w:rPr>
                            <w:sz w:val="20"/>
                          </w:rPr>
                          <w:t xml:space="preserve"> = denotes water level 7-10 cm, </w:t>
                        </w:r>
                        <w:r w:rsidRPr="00397720">
                          <w:rPr>
                            <w:b/>
                            <w:sz w:val="20"/>
                          </w:rPr>
                          <w:t>d</w:t>
                        </w:r>
                        <w:r>
                          <w:rPr>
                            <w:b/>
                            <w:sz w:val="20"/>
                          </w:rPr>
                          <w:t xml:space="preserve"> </w:t>
                        </w:r>
                        <w:r>
                          <w:rPr>
                            <w:sz w:val="20"/>
                          </w:rPr>
                          <w:t xml:space="preserve">= Korbond thread, </w:t>
                        </w:r>
                        <w:r>
                          <w:rPr>
                            <w:b/>
                            <w:sz w:val="20"/>
                          </w:rPr>
                          <w:t>e</w:t>
                        </w:r>
                        <w:r w:rsidRPr="00397720">
                          <w:rPr>
                            <w:sz w:val="20"/>
                          </w:rPr>
                          <w:t xml:space="preserve"> = 5 mm</w:t>
                        </w:r>
                        <w:r>
                          <w:rPr>
                            <w:sz w:val="20"/>
                          </w:rPr>
                          <w:t xml:space="preserve"> plastic</w:t>
                        </w:r>
                        <w:r w:rsidRPr="00397720">
                          <w:rPr>
                            <w:sz w:val="20"/>
                          </w:rPr>
                          <w:t xml:space="preserve"> cable tie, </w:t>
                        </w:r>
                        <w:r>
                          <w:rPr>
                            <w:b/>
                            <w:sz w:val="20"/>
                          </w:rPr>
                          <w:t>f</w:t>
                        </w:r>
                        <w:r w:rsidRPr="00397720">
                          <w:rPr>
                            <w:sz w:val="20"/>
                          </w:rPr>
                          <w:t xml:space="preserve"> =6 mm polypropylene string, </w:t>
                        </w:r>
                        <w:r>
                          <w:rPr>
                            <w:b/>
                            <w:sz w:val="20"/>
                          </w:rPr>
                          <w:t>g</w:t>
                        </w:r>
                        <w:r w:rsidRPr="00397720">
                          <w:rPr>
                            <w:sz w:val="20"/>
                          </w:rPr>
                          <w:t xml:space="preserve"> =19 mm pulley, </w:t>
                        </w:r>
                        <w:r>
                          <w:rPr>
                            <w:b/>
                            <w:sz w:val="20"/>
                          </w:rPr>
                          <w:t>h</w:t>
                        </w:r>
                        <w:r w:rsidRPr="00397720">
                          <w:rPr>
                            <w:sz w:val="20"/>
                          </w:rPr>
                          <w:t xml:space="preserve"> = table top, </w:t>
                        </w:r>
                        <w:r>
                          <w:rPr>
                            <w:b/>
                            <w:sz w:val="20"/>
                          </w:rPr>
                          <w:t>i</w:t>
                        </w:r>
                        <w:r w:rsidRPr="00397720">
                          <w:rPr>
                            <w:sz w:val="20"/>
                          </w:rPr>
                          <w:t xml:space="preserve"> = weight in plastic container. </w:t>
                        </w:r>
                        <w:r>
                          <w:rPr>
                            <w:sz w:val="20"/>
                          </w:rPr>
                          <w:t>Diagram n</w:t>
                        </w:r>
                        <w:r w:rsidRPr="00397720">
                          <w:rPr>
                            <w:sz w:val="20"/>
                          </w:rPr>
                          <w:t xml:space="preserve">ot to scale. </w:t>
                        </w:r>
                      </w:p>
                    </w:txbxContent>
                  </v:textbox>
                </v:shape>
                <w10:wrap type="topAndBottom"/>
              </v:group>
            </w:pict>
          </mc:Fallback>
        </mc:AlternateContent>
      </w:r>
      <w:r w:rsidR="005416D7" w:rsidRPr="00B42FE3">
        <w:t>Between-species differences</w:t>
      </w:r>
      <w:r w:rsidR="006D42AF" w:rsidRPr="00B42FE3">
        <w:t xml:space="preserve"> in tenacity were analysed by linear model</w:t>
      </w:r>
      <w:r w:rsidR="005416D7" w:rsidRPr="00B42FE3">
        <w:t xml:space="preserve"> with log-transformed foot-size as a continuous covariate, species and temperature regime as fixed factors. An initial </w:t>
      </w:r>
      <w:r w:rsidR="00A435C9" w:rsidRPr="00B42FE3">
        <w:t>fully interactive</w:t>
      </w:r>
      <w:r w:rsidR="005416D7" w:rsidRPr="00B42FE3">
        <w:t xml:space="preserve"> model indicated homogeneity of slopes of all factor by covariate combinations, therefore the final</w:t>
      </w:r>
      <w:r w:rsidR="0022795C" w:rsidRPr="00B42FE3">
        <w:t xml:space="preserve"> linear model was</w:t>
      </w:r>
      <w:r w:rsidR="005416D7" w:rsidRPr="00B42FE3">
        <w:t xml:space="preserve"> unsaturated</w:t>
      </w:r>
      <w:r w:rsidR="0022795C" w:rsidRPr="00B42FE3">
        <w:t>, with</w:t>
      </w:r>
      <w:r w:rsidR="005416D7" w:rsidRPr="00B42FE3">
        <w:t xml:space="preserve"> p</w:t>
      </w:r>
      <w:r w:rsidR="0022795C" w:rsidRPr="00B42FE3">
        <w:t>-</w:t>
      </w:r>
      <w:r w:rsidR="005416D7" w:rsidRPr="00B42FE3">
        <w:t>values</w:t>
      </w:r>
      <w:r w:rsidR="0022795C" w:rsidRPr="00B42FE3">
        <w:t xml:space="preserve"> derived from F-ratios</w:t>
      </w:r>
      <w:r w:rsidR="006D42AF" w:rsidRPr="00B42FE3">
        <w:t xml:space="preserve"> using type 1 sums of squares</w:t>
      </w:r>
      <w:r w:rsidR="0022795C" w:rsidRPr="00B42FE3">
        <w:t>.</w:t>
      </w:r>
    </w:p>
    <w:p w14:paraId="0B9A8CF4" w14:textId="58697066" w:rsidR="00547324" w:rsidRPr="00B42FE3" w:rsidRDefault="00547324" w:rsidP="00E71D92">
      <w:pPr>
        <w:pStyle w:val="Heading1"/>
        <w:rPr>
          <w:b/>
        </w:rPr>
      </w:pPr>
      <w:r w:rsidRPr="00B42FE3">
        <w:rPr>
          <w:b/>
        </w:rPr>
        <w:lastRenderedPageBreak/>
        <w:t>Results</w:t>
      </w:r>
    </w:p>
    <w:p w14:paraId="205BF8BE" w14:textId="3E4E57AC" w:rsidR="00547324" w:rsidRPr="00B42FE3" w:rsidRDefault="00547324" w:rsidP="00AA57EA">
      <w:pPr>
        <w:pStyle w:val="Heading2"/>
        <w:spacing w:line="480" w:lineRule="auto"/>
      </w:pPr>
      <w:r w:rsidRPr="00B42FE3">
        <w:t>Feeding Rate</w:t>
      </w:r>
    </w:p>
    <w:p w14:paraId="316AC9CE" w14:textId="70C90EF7" w:rsidR="006F2FDD" w:rsidRPr="00B42FE3" w:rsidRDefault="003E2D59" w:rsidP="00AA57EA">
      <w:pPr>
        <w:spacing w:line="480" w:lineRule="auto"/>
      </w:pPr>
      <w:r w:rsidRPr="00B42FE3">
        <w:rPr>
          <w:noProof/>
        </w:rPr>
        <mc:AlternateContent>
          <mc:Choice Requires="wpg">
            <w:drawing>
              <wp:anchor distT="0" distB="0" distL="114300" distR="114300" simplePos="0" relativeHeight="251668992" behindDoc="0" locked="0" layoutInCell="1" allowOverlap="1" wp14:anchorId="669F4BA9" wp14:editId="55D210A9">
                <wp:simplePos x="0" y="0"/>
                <wp:positionH relativeFrom="column">
                  <wp:posOffset>-152400</wp:posOffset>
                </wp:positionH>
                <wp:positionV relativeFrom="paragraph">
                  <wp:posOffset>4220845</wp:posOffset>
                </wp:positionV>
                <wp:extent cx="6002020" cy="3935095"/>
                <wp:effectExtent l="0" t="0" r="0" b="8255"/>
                <wp:wrapTopAndBottom/>
                <wp:docPr id="14" name="Group 14"/>
                <wp:cNvGraphicFramePr/>
                <a:graphic xmlns:a="http://schemas.openxmlformats.org/drawingml/2006/main">
                  <a:graphicData uri="http://schemas.microsoft.com/office/word/2010/wordprocessingGroup">
                    <wpg:wgp>
                      <wpg:cNvGrpSpPr/>
                      <wpg:grpSpPr>
                        <a:xfrm>
                          <a:off x="0" y="0"/>
                          <a:ext cx="6002020" cy="3935095"/>
                          <a:chOff x="0" y="0"/>
                          <a:chExt cx="6002611" cy="3935666"/>
                        </a:xfrm>
                      </wpg:grpSpPr>
                      <pic:pic xmlns:pic="http://schemas.openxmlformats.org/drawingml/2006/picture">
                        <pic:nvPicPr>
                          <pic:cNvPr id="6" name="Picture 6"/>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381000" y="0"/>
                            <a:ext cx="4716780" cy="3210560"/>
                          </a:xfrm>
                          <a:prstGeom prst="rect">
                            <a:avLst/>
                          </a:prstGeom>
                        </pic:spPr>
                      </pic:pic>
                      <wps:wsp>
                        <wps:cNvPr id="2" name="Text Box 2"/>
                        <wps:cNvSpPr txBox="1">
                          <a:spLocks noChangeArrowheads="1"/>
                        </wps:cNvSpPr>
                        <wps:spPr bwMode="auto">
                          <a:xfrm>
                            <a:off x="0" y="3219450"/>
                            <a:ext cx="6002611" cy="716216"/>
                          </a:xfrm>
                          <a:prstGeom prst="rect">
                            <a:avLst/>
                          </a:prstGeom>
                          <a:solidFill>
                            <a:srgbClr val="FFFFFF"/>
                          </a:solidFill>
                          <a:ln w="9525">
                            <a:noFill/>
                            <a:miter lim="800000"/>
                            <a:headEnd/>
                            <a:tailEnd/>
                          </a:ln>
                        </wps:spPr>
                        <wps:txbx>
                          <w:txbxContent>
                            <w:p w14:paraId="1BD2296C" w14:textId="09A0A912" w:rsidR="009B342D" w:rsidRPr="006C652A" w:rsidRDefault="009B342D" w:rsidP="00FB124F">
                              <w:pPr>
                                <w:jc w:val="both"/>
                                <w:rPr>
                                  <w:sz w:val="24"/>
                                  <w:szCs w:val="24"/>
                                </w:rPr>
                              </w:pPr>
                              <w:r>
                                <w:rPr>
                                  <w:b/>
                                  <w:bCs/>
                                  <w:sz w:val="20"/>
                                  <w:szCs w:val="24"/>
                                </w:rPr>
                                <w:t>(</w:t>
                              </w:r>
                              <w:r w:rsidRPr="006C652A">
                                <w:rPr>
                                  <w:b/>
                                  <w:bCs/>
                                  <w:sz w:val="20"/>
                                  <w:szCs w:val="24"/>
                                </w:rPr>
                                <w:t>Fig. 2.)</w:t>
                              </w:r>
                              <w:r w:rsidRPr="006C652A">
                                <w:rPr>
                                  <w:sz w:val="20"/>
                                  <w:szCs w:val="24"/>
                                </w:rPr>
                                <w:t xml:space="preserve"> Mean (symbols, with 95% confidence intervals (whiskers), back-calculated from log-odds estimates in glm) probability of a limpet [feeding/moving] during the mesocosm trial. Superscripts indicate temperatures differing significantly within species (p &lt; 0.05; Tukey adjusted pairwise estimates).</w:t>
                              </w:r>
                            </w:p>
                          </w:txbxContent>
                        </wps:txbx>
                        <wps:bodyPr rot="0" vert="horz" wrap="square" lIns="91440" tIns="45720" rIns="91440" bIns="45720" anchor="t" anchorCtr="0">
                          <a:noAutofit/>
                        </wps:bodyPr>
                      </wps:wsp>
                    </wpg:wgp>
                  </a:graphicData>
                </a:graphic>
              </wp:anchor>
            </w:drawing>
          </mc:Choice>
          <mc:Fallback xmlns:w16="http://schemas.microsoft.com/office/word/2018/wordml" xmlns:w16cex="http://schemas.microsoft.com/office/word/2018/wordml/cex">
            <w:pict>
              <v:group w14:anchorId="669F4BA9" id="Group 14" o:spid="_x0000_s1029" style="position:absolute;margin-left:-12pt;margin-top:332.35pt;width:472.6pt;height:309.85pt;z-index:251668992" coordsize="60026,3935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10;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10;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">
                <v:shape id="Picture 6" o:spid="_x0000_s1030" type="#_x0000_t75" style="position:absolute;left:3810;width:47167;height:32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">
                  <v:imagedata r:id="rId13" o:title=""/>
                </v:shape>
                <v:shape id="Text Box 2" o:spid="_x0000_s1031" type="#_x0000_t202" style="position:absolute;top:32194;width:60026;height:7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" stroked="f">
                  <v:textbox>
                    <w:txbxContent>
                      <w:p w14:paraId="1BD2296C" w14:textId="09A0A912" w:rsidR="009B342D" w:rsidRPr="006C652A" w:rsidRDefault="009B342D" w:rsidP="00FB124F">
                        <w:pPr>
                          <w:jc w:val="both"/>
                          <w:rPr>
                            <w:sz w:val="24"/>
                            <w:szCs w:val="24"/>
                          </w:rPr>
                        </w:pPr>
                        <w:r>
                          <w:rPr>
                            <w:b/>
                            <w:bCs/>
                            <w:sz w:val="20"/>
                            <w:szCs w:val="24"/>
                          </w:rPr>
                          <w:t>(</w:t>
                        </w:r>
                        <w:r w:rsidRPr="006C652A">
                          <w:rPr>
                            <w:b/>
                            <w:bCs/>
                            <w:sz w:val="20"/>
                            <w:szCs w:val="24"/>
                          </w:rPr>
                          <w:t>Fig. 2.)</w:t>
                        </w:r>
                        <w:r w:rsidRPr="006C652A">
                          <w:rPr>
                            <w:sz w:val="20"/>
                            <w:szCs w:val="24"/>
                          </w:rPr>
                          <w:t xml:space="preserve"> Mean (symbols, with 95% confidence intervals (whiskers), back-calculated from log-odds estimates in glm) probability of a limpet [feeding/moving] during the mesocosm trial. Superscripts indicate temperatures differing significantly within species (p &lt; 0.05; Tukey adjusted pairwise estimates).</w:t>
                        </w:r>
                      </w:p>
                    </w:txbxContent>
                  </v:textbox>
                </v:shape>
                <w10:wrap type="topAndBottom"/>
              </v:group>
            </w:pict>
          </mc:Fallback>
        </mc:AlternateContent>
      </w:r>
      <w:r w:rsidR="0016362C" w:rsidRPr="00B42FE3">
        <w:t>Across the species, t</w:t>
      </w:r>
      <w:r w:rsidR="000D7601" w:rsidRPr="00B42FE3">
        <w:t>emperature had a significant impact on the probability of limpets feeding</w:t>
      </w:r>
      <w:r w:rsidR="0016362C" w:rsidRPr="00B42FE3">
        <w:t>, this was largely attributable to an increase at 13.5ºC in</w:t>
      </w:r>
      <w:r w:rsidR="009A39DD" w:rsidRPr="00B42FE3">
        <w:t xml:space="preserve"> both</w:t>
      </w:r>
      <w:r w:rsidR="0016362C" w:rsidRPr="00B42FE3">
        <w:t xml:space="preserve"> </w:t>
      </w:r>
      <w:r w:rsidR="000D7601" w:rsidRPr="00B42FE3">
        <w:t>(</w:t>
      </w:r>
      <w:r w:rsidR="009A39DD" w:rsidRPr="00B42FE3">
        <w:t xml:space="preserve">temperature </w:t>
      </w:r>
      <w:r w:rsidR="000D7601" w:rsidRPr="00B42FE3">
        <w:sym w:font="Symbol" w:char="F063"/>
      </w:r>
      <w:r w:rsidR="000D7601" w:rsidRPr="00B42FE3">
        <w:rPr>
          <w:vertAlign w:val="superscript"/>
        </w:rPr>
        <w:t xml:space="preserve">2 </w:t>
      </w:r>
      <w:r w:rsidR="000D7601" w:rsidRPr="00B42FE3">
        <w:t xml:space="preserve">= 11.752, df = </w:t>
      </w:r>
      <w:r w:rsidR="00DF1F5A" w:rsidRPr="00B42FE3">
        <w:t>2, p</w:t>
      </w:r>
      <w:r w:rsidR="000D7601" w:rsidRPr="00B42FE3">
        <w:t xml:space="preserve"> &lt; </w:t>
      </w:r>
      <w:r w:rsidR="00D17093" w:rsidRPr="00B42FE3">
        <w:t>0.01, see supplementary table S1</w:t>
      </w:r>
      <w:r w:rsidR="000D7601" w:rsidRPr="00B42FE3">
        <w:t>) (</w:t>
      </w:r>
      <w:r w:rsidR="000D7601" w:rsidRPr="00B42FE3">
        <w:rPr>
          <w:b/>
        </w:rPr>
        <w:t xml:space="preserve">Fig. </w:t>
      </w:r>
      <w:r w:rsidR="00837F7B" w:rsidRPr="00B42FE3">
        <w:rPr>
          <w:b/>
        </w:rPr>
        <w:t>2</w:t>
      </w:r>
      <w:r w:rsidR="000D7601" w:rsidRPr="00B42FE3">
        <w:t>).</w:t>
      </w:r>
      <w:r w:rsidR="000D7601" w:rsidRPr="00B42FE3">
        <w:rPr>
          <w:i/>
          <w:iCs/>
        </w:rPr>
        <w:t xml:space="preserve"> P. depressa</w:t>
      </w:r>
      <w:r w:rsidR="000D7601" w:rsidRPr="00B42FE3">
        <w:t xml:space="preserve"> behaved most variably, being more than twice as likely to feed in temperatures above 11ºC (pair-wise tests: 0.01 &lt; p &lt; 0.05)</w:t>
      </w:r>
      <w:r w:rsidR="00B6568E" w:rsidRPr="00B42FE3">
        <w:t>.</w:t>
      </w:r>
      <w:r w:rsidR="00A35439" w:rsidRPr="00B42FE3">
        <w:t xml:space="preserve"> Probability of</w:t>
      </w:r>
      <w:r w:rsidR="000D7601" w:rsidRPr="00B42FE3">
        <w:t xml:space="preserve"> </w:t>
      </w:r>
      <w:r w:rsidR="000D7601" w:rsidRPr="00B42FE3">
        <w:rPr>
          <w:i/>
          <w:iCs/>
        </w:rPr>
        <w:t>P. vulgata</w:t>
      </w:r>
      <w:r w:rsidR="000D7601" w:rsidRPr="00B42FE3">
        <w:t xml:space="preserve"> </w:t>
      </w:r>
      <w:r w:rsidR="00384239" w:rsidRPr="00B42FE3">
        <w:t xml:space="preserve">feeding was less temperature dependent, </w:t>
      </w:r>
      <w:r w:rsidR="00A35439" w:rsidRPr="00B42FE3">
        <w:t xml:space="preserve">and whilst it </w:t>
      </w:r>
      <w:r w:rsidR="00384239" w:rsidRPr="00B42FE3">
        <w:t>followed the same trends</w:t>
      </w:r>
      <w:r w:rsidR="00A35439" w:rsidRPr="00B42FE3">
        <w:t>, none of the differences observed was statistically significant</w:t>
      </w:r>
      <w:r w:rsidR="00384239" w:rsidRPr="00B42FE3">
        <w:t>.</w:t>
      </w:r>
      <w:r w:rsidR="000D7601" w:rsidRPr="00B42FE3">
        <w:t xml:space="preserve"> This pattern was reflected in the analysis of area grazed</w:t>
      </w:r>
      <w:r w:rsidR="005351A9" w:rsidRPr="00B42FE3">
        <w:t xml:space="preserve"> per limpet</w:t>
      </w:r>
      <w:r w:rsidR="000D7601" w:rsidRPr="00B42FE3">
        <w:t xml:space="preserve"> </w:t>
      </w:r>
      <w:r w:rsidR="00A35439" w:rsidRPr="00B42FE3">
        <w:t xml:space="preserve">in those that fed </w:t>
      </w:r>
      <w:r w:rsidR="000D7601" w:rsidRPr="00B42FE3">
        <w:t xml:space="preserve">(Temperature effect </w:t>
      </w:r>
      <w:r w:rsidR="00AF09DD" w:rsidRPr="00B42FE3">
        <w:sym w:font="Symbol" w:char="F063"/>
      </w:r>
      <w:r w:rsidR="00AF09DD" w:rsidRPr="00B42FE3">
        <w:rPr>
          <w:vertAlign w:val="superscript"/>
        </w:rPr>
        <w:t xml:space="preserve">2 </w:t>
      </w:r>
      <w:r w:rsidR="00AF09DD" w:rsidRPr="00B42FE3">
        <w:t>= 8.048, df = 2, p &lt; 0.05</w:t>
      </w:r>
      <w:r w:rsidR="008D3110" w:rsidRPr="00B42FE3">
        <w:t>)</w:t>
      </w:r>
      <w:r w:rsidR="00B6568E" w:rsidRPr="00B42FE3">
        <w:t>.</w:t>
      </w:r>
      <w:r w:rsidR="000D7601" w:rsidRPr="00B42FE3">
        <w:t xml:space="preserve"> </w:t>
      </w:r>
      <w:r w:rsidR="000D7601" w:rsidRPr="00B42FE3">
        <w:rPr>
          <w:i/>
          <w:iCs/>
        </w:rPr>
        <w:t>P. depressa</w:t>
      </w:r>
      <w:r w:rsidR="000D7601" w:rsidRPr="00B42FE3">
        <w:t xml:space="preserve"> not only fed infrequently at the lowest temperature, but also grazed </w:t>
      </w:r>
      <w:r w:rsidR="00817872" w:rsidRPr="00B42FE3">
        <w:t>very little</w:t>
      </w:r>
      <w:r w:rsidR="000D7601" w:rsidRPr="00B42FE3">
        <w:t xml:space="preserve"> when it did, whilst </w:t>
      </w:r>
      <w:r w:rsidR="000D7601" w:rsidRPr="00B42FE3">
        <w:rPr>
          <w:i/>
          <w:iCs/>
        </w:rPr>
        <w:t>P. vulgata</w:t>
      </w:r>
      <w:r w:rsidR="000D7601" w:rsidRPr="00B42FE3">
        <w:t xml:space="preserve"> grazed more extensively, especially at 13.5ºC (p &lt; 0.05 both pairwise comparisons; </w:t>
      </w:r>
      <w:r w:rsidR="000D7601" w:rsidRPr="00B42FE3">
        <w:rPr>
          <w:b/>
          <w:bCs/>
        </w:rPr>
        <w:t>Fig</w:t>
      </w:r>
      <w:r w:rsidR="00B6568E" w:rsidRPr="00B42FE3">
        <w:rPr>
          <w:b/>
          <w:bCs/>
        </w:rPr>
        <w:t>.</w:t>
      </w:r>
      <w:r w:rsidR="000D7601" w:rsidRPr="00B42FE3">
        <w:rPr>
          <w:b/>
          <w:bCs/>
        </w:rPr>
        <w:t xml:space="preserve"> </w:t>
      </w:r>
      <w:r w:rsidR="00837F7B" w:rsidRPr="00B42FE3">
        <w:rPr>
          <w:b/>
          <w:bCs/>
        </w:rPr>
        <w:t>3</w:t>
      </w:r>
      <w:r w:rsidR="00D17093" w:rsidRPr="00B42FE3">
        <w:t>, table S2</w:t>
      </w:r>
      <w:r w:rsidR="000D7601" w:rsidRPr="00B42FE3">
        <w:t xml:space="preserve">). Indeed, both species expressed an increase in feeding rates at the intermediate </w:t>
      </w:r>
      <w:r w:rsidR="00FB124F" w:rsidRPr="00B42FE3">
        <w:t>t</w:t>
      </w:r>
      <w:r w:rsidR="000D7601" w:rsidRPr="00B42FE3">
        <w:t>emperature treatment (13.5°C) compared to both the low (11°C) and high (16°C) temperatures.</w:t>
      </w:r>
      <w:r w:rsidR="00E24855" w:rsidRPr="00B42FE3">
        <w:t xml:space="preserve"> </w:t>
      </w:r>
      <w:r w:rsidR="00547324" w:rsidRPr="00B42FE3">
        <w:br/>
      </w:r>
    </w:p>
    <w:p w14:paraId="5DD44418" w14:textId="169DC7D6" w:rsidR="004374CE" w:rsidRPr="00B42FE3" w:rsidRDefault="004374CE" w:rsidP="00AA57EA">
      <w:pPr>
        <w:pStyle w:val="Heading2"/>
        <w:spacing w:line="480" w:lineRule="auto"/>
      </w:pPr>
      <w:r w:rsidRPr="00B42FE3">
        <w:rPr>
          <w:noProof/>
        </w:rPr>
        <w:lastRenderedPageBreak/>
        <mc:AlternateContent>
          <mc:Choice Requires="wpg">
            <w:drawing>
              <wp:anchor distT="0" distB="0" distL="114300" distR="114300" simplePos="0" relativeHeight="251656704" behindDoc="0" locked="0" layoutInCell="1" allowOverlap="1" wp14:anchorId="7FC5502A" wp14:editId="125FE450">
                <wp:simplePos x="0" y="0"/>
                <wp:positionH relativeFrom="column">
                  <wp:posOffset>526150</wp:posOffset>
                </wp:positionH>
                <wp:positionV relativeFrom="paragraph">
                  <wp:posOffset>268889</wp:posOffset>
                </wp:positionV>
                <wp:extent cx="4441825" cy="3200400"/>
                <wp:effectExtent l="0" t="0" r="0" b="0"/>
                <wp:wrapTopAndBottom/>
                <wp:docPr id="4" name="Group 4"/>
                <wp:cNvGraphicFramePr/>
                <a:graphic xmlns:a="http://schemas.openxmlformats.org/drawingml/2006/main">
                  <a:graphicData uri="http://schemas.microsoft.com/office/word/2010/wordprocessingGroup">
                    <wpg:wgp>
                      <wpg:cNvGrpSpPr/>
                      <wpg:grpSpPr>
                        <a:xfrm>
                          <a:off x="0" y="0"/>
                          <a:ext cx="4441825" cy="3200400"/>
                          <a:chOff x="0" y="0"/>
                          <a:chExt cx="4441825" cy="3200688"/>
                        </a:xfrm>
                      </wpg:grpSpPr>
                      <pic:pic xmlns:pic="http://schemas.openxmlformats.org/drawingml/2006/picture">
                        <pic:nvPicPr>
                          <pic:cNvPr id="9" name="Picture 9"/>
                          <pic:cNvPicPr>
                            <a:picLocks noChangeAspect="1"/>
                          </pic:cNvPicPr>
                        </pic:nvPicPr>
                        <pic:blipFill>
                          <a:blip r:embed="rId14" cstate="print">
                            <a:extLst>
                              <a:ext uri="{28A0092B-C50C-407E-A947-70E740481C1C}">
                                <a14:useLocalDpi xmlns:a14="http://schemas.microsoft.com/office/drawing/2010/main" val="0"/>
                              </a:ext>
                            </a:extLst>
                          </a:blip>
                          <a:srcRect/>
                          <a:stretch/>
                        </pic:blipFill>
                        <pic:spPr bwMode="auto">
                          <a:xfrm>
                            <a:off x="362309" y="0"/>
                            <a:ext cx="3709670" cy="2472690"/>
                          </a:xfrm>
                          <a:prstGeom prst="rect">
                            <a:avLst/>
                          </a:prstGeom>
                          <a:noFill/>
                          <a:ln>
                            <a:noFill/>
                          </a:ln>
                        </pic:spPr>
                      </pic:pic>
                      <wps:wsp>
                        <wps:cNvPr id="29" name="Text Box 2"/>
                        <wps:cNvSpPr txBox="1">
                          <a:spLocks noChangeArrowheads="1"/>
                        </wps:cNvSpPr>
                        <wps:spPr bwMode="auto">
                          <a:xfrm>
                            <a:off x="0" y="2484408"/>
                            <a:ext cx="4441825" cy="716280"/>
                          </a:xfrm>
                          <a:prstGeom prst="rect">
                            <a:avLst/>
                          </a:prstGeom>
                          <a:solidFill>
                            <a:srgbClr val="FFFFFF"/>
                          </a:solidFill>
                          <a:ln w="9525">
                            <a:noFill/>
                            <a:miter lim="800000"/>
                            <a:headEnd/>
                            <a:tailEnd/>
                          </a:ln>
                        </wps:spPr>
                        <wps:txbx>
                          <w:txbxContent>
                            <w:p w14:paraId="2CBF7420" w14:textId="0AC2F473" w:rsidR="009B342D" w:rsidRPr="007331FE" w:rsidRDefault="009B342D" w:rsidP="00823E68">
                              <w:pPr>
                                <w:jc w:val="both"/>
                                <w:rPr>
                                  <w:sz w:val="18"/>
                                </w:rPr>
                              </w:pPr>
                              <w:r w:rsidRPr="00A86042">
                                <w:rPr>
                                  <w:sz w:val="18"/>
                                </w:rPr>
                                <w:t>(</w:t>
                              </w:r>
                              <w:r w:rsidRPr="00A86042">
                                <w:rPr>
                                  <w:b/>
                                  <w:sz w:val="18"/>
                                </w:rPr>
                                <w:t xml:space="preserve">Fig. </w:t>
                              </w:r>
                              <w:r>
                                <w:rPr>
                                  <w:b/>
                                  <w:sz w:val="18"/>
                                </w:rPr>
                                <w:t>3</w:t>
                              </w:r>
                              <w:r w:rsidRPr="00A86042">
                                <w:rPr>
                                  <w:b/>
                                  <w:sz w:val="18"/>
                                </w:rPr>
                                <w:t>.</w:t>
                              </w:r>
                              <w:r w:rsidRPr="00A86042">
                                <w:rPr>
                                  <w:sz w:val="18"/>
                                </w:rPr>
                                <w:t xml:space="preserve">) </w:t>
                              </w:r>
                              <w:r>
                                <w:rPr>
                                  <w:sz w:val="18"/>
                                </w:rPr>
                                <w:t xml:space="preserve"> Mean (+ s.e) area of algal film consumed by </w:t>
                              </w:r>
                              <w:r w:rsidRPr="00752FDE">
                                <w:rPr>
                                  <w:i/>
                                  <w:sz w:val="18"/>
                                </w:rPr>
                                <w:t>P. depressa</w:t>
                              </w:r>
                              <w:r>
                                <w:rPr>
                                  <w:sz w:val="18"/>
                                </w:rPr>
                                <w:t xml:space="preserve"> and </w:t>
                              </w:r>
                              <w:r w:rsidRPr="00752FDE">
                                <w:rPr>
                                  <w:i/>
                                  <w:sz w:val="18"/>
                                </w:rPr>
                                <w:t>P. vulgata</w:t>
                              </w:r>
                              <w:r>
                                <w:rPr>
                                  <w:sz w:val="18"/>
                                </w:rPr>
                                <w:t xml:space="preserve"> during trails at each </w:t>
                              </w:r>
                              <w:r w:rsidRPr="00823E68">
                                <w:rPr>
                                  <w:sz w:val="18"/>
                                </w:rPr>
                                <w:t>temperatur</w:t>
                              </w:r>
                              <w:r>
                                <w:rPr>
                                  <w:sz w:val="18"/>
                                </w:rPr>
                                <w:t>e (</w:t>
                              </w:r>
                              <w:r w:rsidRPr="00380963">
                                <w:rPr>
                                  <w:i/>
                                  <w:sz w:val="18"/>
                                </w:rPr>
                                <w:t>P.depressa</w:t>
                              </w:r>
                              <w:r>
                                <w:rPr>
                                  <w:sz w:val="18"/>
                                </w:rPr>
                                <w:t xml:space="preserve"> n = 11,21,13; </w:t>
                              </w:r>
                              <w:r w:rsidRPr="00380963">
                                <w:rPr>
                                  <w:i/>
                                  <w:sz w:val="18"/>
                                </w:rPr>
                                <w:t>P. vulgata</w:t>
                              </w:r>
                              <w:r>
                                <w:rPr>
                                  <w:sz w:val="18"/>
                                </w:rPr>
                                <w:t xml:space="preserve"> n = 12, 17, 16). Superscripts indicate treatments differing at P &lt; 0.05 (tests of estimated marginal means using Tukey adjustments) within species.</w:t>
                              </w:r>
                              <w:r w:rsidRPr="00823E68">
                                <w:rPr>
                                  <w:sz w:val="18"/>
                                </w:rPr>
                                <w:t xml:space="preserve"> </w:t>
                              </w:r>
                            </w:p>
                            <w:p w14:paraId="47D6B861" w14:textId="77777777" w:rsidR="009B342D" w:rsidRDefault="009B342D" w:rsidP="00823E68">
                              <w:pPr>
                                <w:jc w:val="both"/>
                              </w:pPr>
                            </w:p>
                          </w:txbxContent>
                        </wps:txbx>
                        <wps:bodyPr rot="0" vert="horz" wrap="square" lIns="91440" tIns="45720" rIns="91440" bIns="45720" anchor="t" anchorCtr="0">
                          <a:noAutofit/>
                        </wps:bodyPr>
                      </wps:wsp>
                    </wpg:wgp>
                  </a:graphicData>
                </a:graphic>
              </wp:anchor>
            </w:drawing>
          </mc:Choice>
          <mc:Fallback xmlns:w16="http://schemas.microsoft.com/office/word/2018/wordml" xmlns:w16cex="http://schemas.microsoft.com/office/word/2018/wordml/cex">
            <w:pict>
              <v:group w14:anchorId="7FC5502A" id="Group 4" o:spid="_x0000_s1032" style="position:absolute;margin-left:41.45pt;margin-top:21.15pt;width:349.75pt;height:252pt;z-index:251656704" coordsize="44418,3200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">
                <v:shape id="Picture 9" o:spid="_x0000_s1033" type="#_x0000_t75" style="position:absolute;left:3623;width:37096;height:247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">
                  <v:imagedata r:id="rId15" o:title=""/>
                </v:shape>
                <v:shape id="Text Box 2" o:spid="_x0000_s1034" type="#_x0000_t202" style="position:absolute;top:24844;width:44418;height:7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" stroked="f">
                  <v:textbox>
                    <w:txbxContent>
                      <w:p w14:paraId="2CBF7420" w14:textId="0AC2F473" w:rsidR="009B342D" w:rsidRPr="007331FE" w:rsidRDefault="009B342D" w:rsidP="00823E68">
                        <w:pPr>
                          <w:jc w:val="both"/>
                          <w:rPr>
                            <w:sz w:val="18"/>
                          </w:rPr>
                        </w:pPr>
                        <w:r w:rsidRPr="00A86042">
                          <w:rPr>
                            <w:sz w:val="18"/>
                          </w:rPr>
                          <w:t>(</w:t>
                        </w:r>
                        <w:r w:rsidRPr="00A86042">
                          <w:rPr>
                            <w:b/>
                            <w:sz w:val="18"/>
                          </w:rPr>
                          <w:t xml:space="preserve">Fig. </w:t>
                        </w:r>
                        <w:r>
                          <w:rPr>
                            <w:b/>
                            <w:sz w:val="18"/>
                          </w:rPr>
                          <w:t>3</w:t>
                        </w:r>
                        <w:r w:rsidRPr="00A86042">
                          <w:rPr>
                            <w:b/>
                            <w:sz w:val="18"/>
                          </w:rPr>
                          <w:t>.</w:t>
                        </w:r>
                        <w:r w:rsidRPr="00A86042">
                          <w:rPr>
                            <w:sz w:val="18"/>
                          </w:rPr>
                          <w:t xml:space="preserve">) </w:t>
                        </w:r>
                        <w:r>
                          <w:rPr>
                            <w:sz w:val="18"/>
                          </w:rPr>
                          <w:t xml:space="preserve"> Mean (+ s.e) area of algal film consumed by </w:t>
                        </w:r>
                        <w:r w:rsidRPr="00752FDE">
                          <w:rPr>
                            <w:i/>
                            <w:sz w:val="18"/>
                          </w:rPr>
                          <w:t>P. depressa</w:t>
                        </w:r>
                        <w:r>
                          <w:rPr>
                            <w:sz w:val="18"/>
                          </w:rPr>
                          <w:t xml:space="preserve"> and </w:t>
                        </w:r>
                        <w:r w:rsidRPr="00752FDE">
                          <w:rPr>
                            <w:i/>
                            <w:sz w:val="18"/>
                          </w:rPr>
                          <w:t>P. vulgata</w:t>
                        </w:r>
                        <w:r>
                          <w:rPr>
                            <w:sz w:val="18"/>
                          </w:rPr>
                          <w:t xml:space="preserve"> during trails at each </w:t>
                        </w:r>
                        <w:r w:rsidRPr="00823E68">
                          <w:rPr>
                            <w:sz w:val="18"/>
                          </w:rPr>
                          <w:t>temperatur</w:t>
                        </w:r>
                        <w:r>
                          <w:rPr>
                            <w:sz w:val="18"/>
                          </w:rPr>
                          <w:t>e (</w:t>
                        </w:r>
                        <w:r w:rsidRPr="00380963">
                          <w:rPr>
                            <w:i/>
                            <w:sz w:val="18"/>
                          </w:rPr>
                          <w:t>P.depressa</w:t>
                        </w:r>
                        <w:r>
                          <w:rPr>
                            <w:sz w:val="18"/>
                          </w:rPr>
                          <w:t xml:space="preserve"> n = 11,21,13; </w:t>
                        </w:r>
                        <w:r w:rsidRPr="00380963">
                          <w:rPr>
                            <w:i/>
                            <w:sz w:val="18"/>
                          </w:rPr>
                          <w:t>P. vulgata</w:t>
                        </w:r>
                        <w:r>
                          <w:rPr>
                            <w:sz w:val="18"/>
                          </w:rPr>
                          <w:t xml:space="preserve"> n = 12, 17, 16). Superscripts indicate treatments differing at P &lt; 0.05 (tests of estimated marginal means using Tukey adjustments) within species.</w:t>
                        </w:r>
                        <w:r w:rsidRPr="00823E68">
                          <w:rPr>
                            <w:sz w:val="18"/>
                          </w:rPr>
                          <w:t xml:space="preserve"> </w:t>
                        </w:r>
                      </w:p>
                      <w:p w14:paraId="47D6B861" w14:textId="77777777" w:rsidR="009B342D" w:rsidRDefault="009B342D" w:rsidP="00823E68">
                        <w:pPr>
                          <w:jc w:val="both"/>
                        </w:pPr>
                      </w:p>
                    </w:txbxContent>
                  </v:textbox>
                </v:shape>
                <w10:wrap type="topAndBottom"/>
              </v:group>
            </w:pict>
          </mc:Fallback>
        </mc:AlternateContent>
      </w:r>
    </w:p>
    <w:p w14:paraId="24FFFE1D" w14:textId="25E11ADB" w:rsidR="004374CE" w:rsidRPr="00B42FE3" w:rsidRDefault="004374CE" w:rsidP="00AA57EA">
      <w:pPr>
        <w:pStyle w:val="Heading2"/>
        <w:spacing w:line="480" w:lineRule="auto"/>
      </w:pPr>
    </w:p>
    <w:p w14:paraId="1285CA22" w14:textId="2F232C21" w:rsidR="00547324" w:rsidRPr="00B42FE3" w:rsidRDefault="00547324" w:rsidP="00AA57EA">
      <w:pPr>
        <w:pStyle w:val="Heading2"/>
        <w:spacing w:line="480" w:lineRule="auto"/>
      </w:pPr>
      <w:r w:rsidRPr="00B42FE3">
        <w:t>Activity</w:t>
      </w:r>
    </w:p>
    <w:p w14:paraId="052810DF" w14:textId="13509CD8" w:rsidR="005017D5" w:rsidRPr="00B42FE3" w:rsidRDefault="005017D5" w:rsidP="00AA57EA">
      <w:pPr>
        <w:spacing w:line="480" w:lineRule="auto"/>
      </w:pPr>
      <w:r w:rsidRPr="00B42FE3">
        <w:t>Temperature ha</w:t>
      </w:r>
      <w:r w:rsidR="00942568" w:rsidRPr="00B42FE3">
        <w:t>d</w:t>
      </w:r>
      <w:r w:rsidRPr="00B42FE3">
        <w:t xml:space="preserve"> a significant </w:t>
      </w:r>
      <w:r w:rsidR="00942568" w:rsidRPr="00B42FE3">
        <w:t>effect</w:t>
      </w:r>
      <w:r w:rsidRPr="00B42FE3">
        <w:t xml:space="preserve"> on both the probability of limpets moving (</w:t>
      </w:r>
      <w:r w:rsidRPr="00B42FE3">
        <w:sym w:font="Symbol" w:char="F063"/>
      </w:r>
      <w:r w:rsidRPr="00B42FE3">
        <w:rPr>
          <w:vertAlign w:val="superscript"/>
        </w:rPr>
        <w:t xml:space="preserve">2 </w:t>
      </w:r>
      <w:r w:rsidRPr="00B42FE3">
        <w:t xml:space="preserve">= 13.467, df = 2, </w:t>
      </w:r>
      <w:r w:rsidR="00D17093" w:rsidRPr="00B42FE3">
        <w:t xml:space="preserve"> p &lt; 0.01; Supplementary table 3</w:t>
      </w:r>
      <w:r w:rsidR="00B778B0" w:rsidRPr="00B42FE3">
        <w:t xml:space="preserve">; </w:t>
      </w:r>
      <w:r w:rsidR="00B778B0" w:rsidRPr="00B42FE3">
        <w:rPr>
          <w:b/>
          <w:bCs/>
        </w:rPr>
        <w:t>Fig.4</w:t>
      </w:r>
      <w:r w:rsidRPr="00B42FE3">
        <w:t xml:space="preserve">) and the amount of movement </w:t>
      </w:r>
      <w:r w:rsidR="00235FF5" w:rsidRPr="00B42FE3">
        <w:t xml:space="preserve">evident in those that did move </w:t>
      </w:r>
      <w:r w:rsidRPr="00B42FE3">
        <w:t>(</w:t>
      </w:r>
      <w:r w:rsidRPr="00B42FE3">
        <w:sym w:font="Symbol" w:char="F063"/>
      </w:r>
      <w:r w:rsidRPr="00B42FE3">
        <w:rPr>
          <w:vertAlign w:val="superscript"/>
        </w:rPr>
        <w:t xml:space="preserve">2 </w:t>
      </w:r>
      <w:r w:rsidRPr="00B42FE3">
        <w:t>= 7.</w:t>
      </w:r>
      <w:r w:rsidR="003E71B0" w:rsidRPr="00B42FE3">
        <w:t>43</w:t>
      </w:r>
      <w:r w:rsidRPr="00B42FE3">
        <w:t xml:space="preserve">8, df = 2, </w:t>
      </w:r>
      <w:r w:rsidR="00D17093" w:rsidRPr="00B42FE3">
        <w:t xml:space="preserve"> p &lt; 0.05; Supplementary table 4</w:t>
      </w:r>
      <w:r w:rsidR="003E71B0" w:rsidRPr="00B42FE3">
        <w:t>;</w:t>
      </w:r>
      <w:r w:rsidRPr="00B42FE3">
        <w:t xml:space="preserve"> </w:t>
      </w:r>
      <w:r w:rsidRPr="00B42FE3">
        <w:rPr>
          <w:b/>
          <w:bCs/>
        </w:rPr>
        <w:t>Fig.</w:t>
      </w:r>
      <w:r w:rsidR="00837F7B" w:rsidRPr="00B42FE3">
        <w:rPr>
          <w:b/>
          <w:bCs/>
        </w:rPr>
        <w:t>5</w:t>
      </w:r>
      <w:r w:rsidR="003E71B0" w:rsidRPr="00B42FE3">
        <w:rPr>
          <w:b/>
          <w:bCs/>
        </w:rPr>
        <w:t>)</w:t>
      </w:r>
      <w:r w:rsidRPr="00B42FE3">
        <w:t xml:space="preserve">. </w:t>
      </w:r>
      <w:r w:rsidR="007249FA" w:rsidRPr="00B42FE3">
        <w:t xml:space="preserve">Post-hoc tests </w:t>
      </w:r>
      <w:r w:rsidR="003E71B0" w:rsidRPr="00B42FE3">
        <w:t xml:space="preserve">corrected for multiple comparisons </w:t>
      </w:r>
      <w:r w:rsidR="007249FA" w:rsidRPr="00B42FE3">
        <w:t>indicate</w:t>
      </w:r>
      <w:r w:rsidR="00235FF5" w:rsidRPr="00B42FE3">
        <w:t xml:space="preserve"> </w:t>
      </w:r>
      <w:r w:rsidRPr="00B42FE3">
        <w:t>that the activity rate for</w:t>
      </w:r>
      <w:r w:rsidR="007249FA" w:rsidRPr="00B42FE3">
        <w:t xml:space="preserve"> mobile individuals of</w:t>
      </w:r>
      <w:r w:rsidRPr="00B42FE3">
        <w:t xml:space="preserve"> both species was higher at 11ºC than at warmer temperatures, however this difference was only significant for </w:t>
      </w:r>
      <w:r w:rsidRPr="00B42FE3">
        <w:rPr>
          <w:i/>
          <w:iCs/>
        </w:rPr>
        <w:t>P. depressa</w:t>
      </w:r>
      <w:r w:rsidRPr="00B42FE3">
        <w:t xml:space="preserve"> between 11°C and 13.5°C</w:t>
      </w:r>
      <w:r w:rsidR="003E71B0" w:rsidRPr="00B42FE3">
        <w:t>; mobile</w:t>
      </w:r>
      <w:r w:rsidRPr="00B42FE3">
        <w:t xml:space="preserve"> </w:t>
      </w:r>
      <w:r w:rsidRPr="00B42FE3">
        <w:rPr>
          <w:i/>
          <w:iCs/>
        </w:rPr>
        <w:t>P</w:t>
      </w:r>
      <w:r w:rsidR="00DC0384" w:rsidRPr="00B42FE3">
        <w:rPr>
          <w:i/>
          <w:iCs/>
        </w:rPr>
        <w:t>.</w:t>
      </w:r>
      <w:r w:rsidRPr="00B42FE3">
        <w:rPr>
          <w:i/>
          <w:iCs/>
        </w:rPr>
        <w:t xml:space="preserve"> vulgata</w:t>
      </w:r>
      <w:r w:rsidRPr="00B42FE3">
        <w:t xml:space="preserve"> </w:t>
      </w:r>
      <w:r w:rsidR="003E71B0" w:rsidRPr="00B42FE3">
        <w:t xml:space="preserve">meanwhile </w:t>
      </w:r>
      <w:r w:rsidRPr="00B42FE3">
        <w:t>moved less in both warmer temperature treatments.  Whilst both species moved more in the coolest treatment, it is notable that</w:t>
      </w:r>
      <w:r w:rsidR="006D7DFC" w:rsidRPr="00B42FE3">
        <w:t xml:space="preserve"> mobile</w:t>
      </w:r>
      <w:r w:rsidRPr="00B42FE3">
        <w:t xml:space="preserve"> </w:t>
      </w:r>
      <w:r w:rsidRPr="00B42FE3">
        <w:rPr>
          <w:i/>
          <w:iCs/>
        </w:rPr>
        <w:t>P. vulgata</w:t>
      </w:r>
      <w:r w:rsidRPr="00B42FE3">
        <w:t xml:space="preserve"> individuals nonetheless moved on average 60% further than </w:t>
      </w:r>
      <w:r w:rsidRPr="00B42FE3">
        <w:rPr>
          <w:i/>
          <w:iCs/>
        </w:rPr>
        <w:t xml:space="preserve">P. depressa, </w:t>
      </w:r>
      <w:r w:rsidRPr="00B42FE3">
        <w:t>a trend reversed at the higher temperatures.</w:t>
      </w:r>
    </w:p>
    <w:p w14:paraId="18B910FD" w14:textId="7C16E3EC" w:rsidR="00E05EDB" w:rsidRPr="00B42FE3" w:rsidRDefault="00E05EDB" w:rsidP="00AA57EA">
      <w:pPr>
        <w:spacing w:line="480" w:lineRule="auto"/>
      </w:pPr>
    </w:p>
    <w:p w14:paraId="2B903FF3" w14:textId="5B78DE7F" w:rsidR="008C5574" w:rsidRPr="00B42FE3" w:rsidRDefault="008C5574" w:rsidP="00AA57EA">
      <w:pPr>
        <w:spacing w:line="480" w:lineRule="auto"/>
      </w:pPr>
    </w:p>
    <w:p w14:paraId="08FE4C62" w14:textId="7515CDD6" w:rsidR="006F2FDD" w:rsidRPr="00B42FE3" w:rsidRDefault="006F2FDD" w:rsidP="00AA57EA">
      <w:pPr>
        <w:spacing w:line="480" w:lineRule="auto"/>
      </w:pPr>
    </w:p>
    <w:p w14:paraId="65F99165" w14:textId="31BEEFDA" w:rsidR="006F2FDD" w:rsidRPr="00B42FE3" w:rsidRDefault="004374CE" w:rsidP="00AA57EA">
      <w:pPr>
        <w:spacing w:line="480" w:lineRule="auto"/>
      </w:pPr>
      <w:r w:rsidRPr="00B42FE3">
        <w:rPr>
          <w:noProof/>
        </w:rPr>
        <w:lastRenderedPageBreak/>
        <mc:AlternateContent>
          <mc:Choice Requires="wpg">
            <w:drawing>
              <wp:anchor distT="0" distB="0" distL="114300" distR="114300" simplePos="0" relativeHeight="251672064" behindDoc="0" locked="0" layoutInCell="1" allowOverlap="1" wp14:anchorId="0E005ACE" wp14:editId="150A7CCE">
                <wp:simplePos x="0" y="0"/>
                <wp:positionH relativeFrom="column">
                  <wp:posOffset>548744</wp:posOffset>
                </wp:positionH>
                <wp:positionV relativeFrom="paragraph">
                  <wp:posOffset>96511</wp:posOffset>
                </wp:positionV>
                <wp:extent cx="4696460" cy="3613795"/>
                <wp:effectExtent l="0" t="0" r="8890" b="5715"/>
                <wp:wrapNone/>
                <wp:docPr id="13" name="Group 13"/>
                <wp:cNvGraphicFramePr/>
                <a:graphic xmlns:a="http://schemas.openxmlformats.org/drawingml/2006/main">
                  <a:graphicData uri="http://schemas.microsoft.com/office/word/2010/wordprocessingGroup">
                    <wpg:wgp>
                      <wpg:cNvGrpSpPr/>
                      <wpg:grpSpPr>
                        <a:xfrm>
                          <a:off x="0" y="0"/>
                          <a:ext cx="4696460" cy="3613795"/>
                          <a:chOff x="0" y="0"/>
                          <a:chExt cx="4696460" cy="3613795"/>
                        </a:xfrm>
                      </wpg:grpSpPr>
                      <pic:pic xmlns:pic="http://schemas.openxmlformats.org/drawingml/2006/picture">
                        <pic:nvPicPr>
                          <pic:cNvPr id="5" name="Picture 5"/>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4696460" cy="2861945"/>
                          </a:xfrm>
                          <a:prstGeom prst="rect">
                            <a:avLst/>
                          </a:prstGeom>
                        </pic:spPr>
                      </pic:pic>
                      <wps:wsp>
                        <wps:cNvPr id="12" name="Text Box 12"/>
                        <wps:cNvSpPr txBox="1">
                          <a:spLocks noChangeArrowheads="1"/>
                        </wps:cNvSpPr>
                        <wps:spPr bwMode="auto">
                          <a:xfrm>
                            <a:off x="249382" y="2897579"/>
                            <a:ext cx="4441825" cy="716216"/>
                          </a:xfrm>
                          <a:prstGeom prst="rect">
                            <a:avLst/>
                          </a:prstGeom>
                          <a:solidFill>
                            <a:srgbClr val="FFFFFF"/>
                          </a:solidFill>
                          <a:ln w="9525">
                            <a:noFill/>
                            <a:miter lim="800000"/>
                            <a:headEnd/>
                            <a:tailEnd/>
                          </a:ln>
                        </wps:spPr>
                        <wps:txbx>
                          <w:txbxContent>
                            <w:p w14:paraId="7BDA913D" w14:textId="5B269DE2" w:rsidR="009B342D" w:rsidRDefault="009B342D" w:rsidP="00FB124F">
                              <w:pPr>
                                <w:jc w:val="both"/>
                              </w:pPr>
                              <w:r>
                                <w:rPr>
                                  <w:b/>
                                  <w:bCs/>
                                  <w:sz w:val="18"/>
                                </w:rPr>
                                <w:t>(</w:t>
                              </w:r>
                              <w:r w:rsidRPr="00FB124F">
                                <w:rPr>
                                  <w:b/>
                                  <w:bCs/>
                                  <w:sz w:val="18"/>
                                </w:rPr>
                                <w:t>Fig. 4.</w:t>
                              </w:r>
                              <w:r>
                                <w:rPr>
                                  <w:b/>
                                  <w:bCs/>
                                  <w:sz w:val="18"/>
                                </w:rPr>
                                <w:t>)</w:t>
                              </w:r>
                              <w:r w:rsidRPr="00FB124F">
                                <w:rPr>
                                  <w:sz w:val="18"/>
                                </w:rPr>
                                <w:t xml:space="preserve"> Mean (symbols, with 95% confidence intervals (whiskers), back-calculated from log-odds estimates in glm) probability of a limpet [feeding/moving] during the mesocosm trial. Superscripts indicate temperatures differing significantly within species (p &lt; 0.05; Tukey adjusted pairwise estimates).</w:t>
                              </w:r>
                            </w:p>
                          </w:txbxContent>
                        </wps:txbx>
                        <wps:bodyPr rot="0" vert="horz" wrap="square" lIns="91440" tIns="45720" rIns="91440" bIns="45720" anchor="t" anchorCtr="0">
                          <a:noAutofit/>
                        </wps:bodyPr>
                      </wps:wsp>
                    </wpg:wgp>
                  </a:graphicData>
                </a:graphic>
              </wp:anchor>
            </w:drawing>
          </mc:Choice>
          <mc:Fallback xmlns:w16="http://schemas.microsoft.com/office/word/2018/wordml" xmlns:w16cex="http://schemas.microsoft.com/office/word/2018/wordml/cex">
            <w:pict>
              <v:group w14:anchorId="0E005ACE" id="Group 13" o:spid="_x0000_s1035" style="position:absolute;margin-left:43.2pt;margin-top:7.6pt;width:369.8pt;height:284.55pt;z-index:251672064" coordsize="46964,3613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10;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">
                <v:shape id="Picture 5" o:spid="_x0000_s1036" type="#_x0000_t75" style="position:absolute;width:46964;height:286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">
                  <v:imagedata r:id="rId17" o:title=""/>
                </v:shape>
                <v:shape id="Text Box 12" o:spid="_x0000_s1037" type="#_x0000_t202" style="position:absolute;left:2493;top:28975;width:44419;height:7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" stroked="f">
                  <v:textbox>
                    <w:txbxContent>
                      <w:p w14:paraId="7BDA913D" w14:textId="5B269DE2" w:rsidR="009B342D" w:rsidRDefault="009B342D" w:rsidP="00FB124F">
                        <w:pPr>
                          <w:jc w:val="both"/>
                        </w:pPr>
                        <w:r>
                          <w:rPr>
                            <w:b/>
                            <w:bCs/>
                            <w:sz w:val="18"/>
                          </w:rPr>
                          <w:t>(</w:t>
                        </w:r>
                        <w:r w:rsidRPr="00FB124F">
                          <w:rPr>
                            <w:b/>
                            <w:bCs/>
                            <w:sz w:val="18"/>
                          </w:rPr>
                          <w:t>Fig. 4.</w:t>
                        </w:r>
                        <w:r>
                          <w:rPr>
                            <w:b/>
                            <w:bCs/>
                            <w:sz w:val="18"/>
                          </w:rPr>
                          <w:t>)</w:t>
                        </w:r>
                        <w:r w:rsidRPr="00FB124F">
                          <w:rPr>
                            <w:sz w:val="18"/>
                          </w:rPr>
                          <w:t xml:space="preserve"> Mean (symbols, with 95% confidence intervals (whiskers), back-calculated from log-odds estimates in glm) probability of a limpet [feeding/moving] during the mesocosm trial. Superscripts indicate temperatures differing significantly within species (p &lt; 0.05; Tukey adjusted pairwise estimates).</w:t>
                        </w:r>
                      </w:p>
                    </w:txbxContent>
                  </v:textbox>
                </v:shape>
              </v:group>
            </w:pict>
          </mc:Fallback>
        </mc:AlternateContent>
      </w:r>
      <w:r w:rsidR="007E47C2" w:rsidRPr="00B42FE3">
        <w:t xml:space="preserve">                                                                    </w:t>
      </w:r>
    </w:p>
    <w:p w14:paraId="1F28F040" w14:textId="7CA12F9F" w:rsidR="006F2FDD" w:rsidRPr="00B42FE3" w:rsidRDefault="006F2FDD" w:rsidP="00AA57EA">
      <w:pPr>
        <w:spacing w:line="480" w:lineRule="auto"/>
      </w:pPr>
    </w:p>
    <w:p w14:paraId="226AAFEB" w14:textId="1F81B45D" w:rsidR="00DB1874" w:rsidRPr="00B42FE3" w:rsidRDefault="00DB1874" w:rsidP="006F2FDD">
      <w:pPr>
        <w:pStyle w:val="Heading2"/>
        <w:spacing w:line="480" w:lineRule="auto"/>
      </w:pPr>
    </w:p>
    <w:p w14:paraId="385FB8DF" w14:textId="7973FD9C" w:rsidR="00FB124F" w:rsidRPr="00B42FE3" w:rsidRDefault="00FB124F" w:rsidP="006F2FDD">
      <w:pPr>
        <w:pStyle w:val="Heading2"/>
        <w:spacing w:line="480" w:lineRule="auto"/>
      </w:pPr>
    </w:p>
    <w:p w14:paraId="7E9F223B" w14:textId="17D90D8F" w:rsidR="00FB124F" w:rsidRPr="00B42FE3" w:rsidRDefault="00FB124F" w:rsidP="006F2FDD">
      <w:pPr>
        <w:pStyle w:val="Heading2"/>
        <w:spacing w:line="480" w:lineRule="auto"/>
      </w:pPr>
    </w:p>
    <w:p w14:paraId="77658016" w14:textId="7FCD6FE2" w:rsidR="003D1065" w:rsidRPr="00B42FE3" w:rsidRDefault="003D1065" w:rsidP="006F2FDD">
      <w:pPr>
        <w:pStyle w:val="Heading2"/>
        <w:spacing w:line="480" w:lineRule="auto"/>
      </w:pPr>
    </w:p>
    <w:p w14:paraId="074A29BD" w14:textId="0103A7CF" w:rsidR="004374CE" w:rsidRPr="00B42FE3" w:rsidRDefault="004374CE" w:rsidP="004374CE"/>
    <w:p w14:paraId="7F4FD857" w14:textId="27D57113" w:rsidR="004374CE" w:rsidRPr="00B42FE3" w:rsidRDefault="004374CE" w:rsidP="006F2FDD">
      <w:pPr>
        <w:pStyle w:val="Heading2"/>
        <w:spacing w:line="480" w:lineRule="auto"/>
      </w:pPr>
    </w:p>
    <w:p w14:paraId="425FACEF" w14:textId="53A8B215" w:rsidR="004374CE" w:rsidRPr="00B42FE3" w:rsidRDefault="004374CE" w:rsidP="004374CE"/>
    <w:p w14:paraId="09C4C4E5" w14:textId="0449707E" w:rsidR="004374CE" w:rsidRPr="00B42FE3" w:rsidRDefault="004374CE" w:rsidP="004374CE">
      <w:r w:rsidRPr="00B42FE3">
        <w:rPr>
          <w:noProof/>
          <w:lang w:eastAsia="en-GB"/>
        </w:rPr>
        <mc:AlternateContent>
          <mc:Choice Requires="wpg">
            <w:drawing>
              <wp:anchor distT="0" distB="0" distL="114300" distR="114300" simplePos="0" relativeHeight="251651584" behindDoc="0" locked="0" layoutInCell="1" allowOverlap="1" wp14:anchorId="4669FEE5" wp14:editId="44959EFC">
                <wp:simplePos x="0" y="0"/>
                <wp:positionH relativeFrom="margin">
                  <wp:posOffset>700405</wp:posOffset>
                </wp:positionH>
                <wp:positionV relativeFrom="paragraph">
                  <wp:posOffset>746125</wp:posOffset>
                </wp:positionV>
                <wp:extent cx="4441825" cy="3270885"/>
                <wp:effectExtent l="0" t="0" r="0" b="5715"/>
                <wp:wrapTopAndBottom/>
                <wp:docPr id="24" name="Group 24"/>
                <wp:cNvGraphicFramePr/>
                <a:graphic xmlns:a="http://schemas.openxmlformats.org/drawingml/2006/main">
                  <a:graphicData uri="http://schemas.microsoft.com/office/word/2010/wordprocessingGroup">
                    <wpg:wgp>
                      <wpg:cNvGrpSpPr/>
                      <wpg:grpSpPr>
                        <a:xfrm>
                          <a:off x="0" y="0"/>
                          <a:ext cx="4441825" cy="3270885"/>
                          <a:chOff x="0" y="211667"/>
                          <a:chExt cx="4441825" cy="2920825"/>
                        </a:xfrm>
                      </wpg:grpSpPr>
                      <pic:pic xmlns:pic="http://schemas.openxmlformats.org/drawingml/2006/picture">
                        <pic:nvPicPr>
                          <pic:cNvPr id="19" name="Picture 19"/>
                          <pic:cNvPicPr>
                            <a:picLocks noChangeAspect="1"/>
                          </pic:cNvPicPr>
                        </pic:nvPicPr>
                        <pic:blipFill>
                          <a:blip r:embed="rId18" cstate="print">
                            <a:extLst>
                              <a:ext uri="{28A0092B-C50C-407E-A947-70E740481C1C}">
                                <a14:useLocalDpi xmlns:a14="http://schemas.microsoft.com/office/drawing/2010/main" val="0"/>
                              </a:ext>
                            </a:extLst>
                          </a:blip>
                          <a:srcRect/>
                          <a:stretch/>
                        </pic:blipFill>
                        <pic:spPr bwMode="auto">
                          <a:xfrm>
                            <a:off x="378585" y="211667"/>
                            <a:ext cx="3496945" cy="2331296"/>
                          </a:xfrm>
                          <a:prstGeom prst="rect">
                            <a:avLst/>
                          </a:prstGeom>
                          <a:noFill/>
                          <a:ln>
                            <a:noFill/>
                          </a:ln>
                        </pic:spPr>
                      </pic:pic>
                      <wps:wsp>
                        <wps:cNvPr id="23" name="Text Box 2"/>
                        <wps:cNvSpPr txBox="1">
                          <a:spLocks noChangeArrowheads="1"/>
                        </wps:cNvSpPr>
                        <wps:spPr bwMode="auto">
                          <a:xfrm>
                            <a:off x="0" y="2542963"/>
                            <a:ext cx="4441825" cy="589529"/>
                          </a:xfrm>
                          <a:prstGeom prst="rect">
                            <a:avLst/>
                          </a:prstGeom>
                          <a:solidFill>
                            <a:srgbClr val="FFFFFF"/>
                          </a:solidFill>
                          <a:ln w="9525">
                            <a:noFill/>
                            <a:miter lim="800000"/>
                            <a:headEnd/>
                            <a:tailEnd/>
                          </a:ln>
                        </wps:spPr>
                        <wps:txbx>
                          <w:txbxContent>
                            <w:p w14:paraId="0CEDAC0A" w14:textId="74288DC8" w:rsidR="009B342D" w:rsidRPr="007331FE" w:rsidRDefault="009B342D" w:rsidP="00886385">
                              <w:pPr>
                                <w:jc w:val="both"/>
                                <w:rPr>
                                  <w:sz w:val="18"/>
                                </w:rPr>
                              </w:pPr>
                              <w:r w:rsidRPr="00A86042">
                                <w:rPr>
                                  <w:sz w:val="18"/>
                                </w:rPr>
                                <w:t>(</w:t>
                              </w:r>
                              <w:r w:rsidRPr="00A86042">
                                <w:rPr>
                                  <w:b/>
                                  <w:sz w:val="18"/>
                                </w:rPr>
                                <w:t xml:space="preserve">Fig. </w:t>
                              </w:r>
                              <w:r>
                                <w:rPr>
                                  <w:b/>
                                  <w:sz w:val="18"/>
                                </w:rPr>
                                <w:t>5</w:t>
                              </w:r>
                              <w:r w:rsidRPr="00A86042">
                                <w:rPr>
                                  <w:b/>
                                  <w:sz w:val="18"/>
                                </w:rPr>
                                <w:t>.</w:t>
                              </w:r>
                              <w:r w:rsidRPr="00A86042">
                                <w:rPr>
                                  <w:sz w:val="18"/>
                                </w:rPr>
                                <w:t>)</w:t>
                              </w:r>
                              <w:r>
                                <w:rPr>
                                  <w:sz w:val="18"/>
                                </w:rPr>
                                <w:t xml:space="preserve"> Mean (±se) distance moved by </w:t>
                              </w:r>
                              <w:r w:rsidRPr="00752FDE">
                                <w:rPr>
                                  <w:i/>
                                  <w:sz w:val="18"/>
                                </w:rPr>
                                <w:t>P. depressa</w:t>
                              </w:r>
                              <w:r>
                                <w:rPr>
                                  <w:sz w:val="18"/>
                                </w:rPr>
                                <w:t xml:space="preserve"> and </w:t>
                              </w:r>
                              <w:r w:rsidRPr="00752FDE">
                                <w:rPr>
                                  <w:i/>
                                  <w:sz w:val="18"/>
                                </w:rPr>
                                <w:t>P. vulgata</w:t>
                              </w:r>
                              <w:r>
                                <w:rPr>
                                  <w:sz w:val="18"/>
                                </w:rPr>
                                <w:t xml:space="preserve"> during trails at each temperature (</w:t>
                              </w:r>
                              <w:r w:rsidRPr="00380963">
                                <w:rPr>
                                  <w:i/>
                                  <w:sz w:val="18"/>
                                </w:rPr>
                                <w:t>P. depressa</w:t>
                              </w:r>
                              <w:r>
                                <w:rPr>
                                  <w:sz w:val="18"/>
                                </w:rPr>
                                <w:t xml:space="preserve"> n = 18,12,30; </w:t>
                              </w:r>
                              <w:r w:rsidRPr="00380963">
                                <w:rPr>
                                  <w:i/>
                                  <w:sz w:val="18"/>
                                </w:rPr>
                                <w:t>P. vulgata</w:t>
                              </w:r>
                              <w:r>
                                <w:rPr>
                                  <w:sz w:val="18"/>
                                </w:rPr>
                                <w:t xml:space="preserve"> n = 22, 19, 23). Superscripts indicate treatments differing at P &lt; 0.05 (tests of estimated marginal means using Tukey adjustments) within species .</w:t>
                              </w:r>
                            </w:p>
                            <w:p w14:paraId="14EDB541" w14:textId="77777777" w:rsidR="009B342D" w:rsidRDefault="009B342D" w:rsidP="00886385">
                              <w:pPr>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xmlns:w16="http://schemas.microsoft.com/office/word/2018/wordml" xmlns:w16cex="http://schemas.microsoft.com/office/word/2018/wordml/cex">
            <w:pict>
              <v:group w14:anchorId="4669FEE5" id="Group 24" o:spid="_x0000_s1038" style="position:absolute;margin-left:55.15pt;margin-top:58.75pt;width:349.75pt;height:257.55pt;z-index:251651584;mso-position-horizontal-relative:margin;mso-height-relative:margin" coordorigin=",2116" coordsize="44418,29208"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">
                <v:shape id="Picture 19" o:spid="_x0000_s1039" type="#_x0000_t75" style="position:absolute;left:3785;top:2116;width:34970;height:23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">
                  <v:imagedata r:id="rId19" o:title=""/>
                </v:shape>
                <v:shape id="Text Box 2" o:spid="_x0000_s1040" type="#_x0000_t202" style="position:absolute;top:25429;width:44418;height:5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0CEDAC0A" w14:textId="74288DC8" w:rsidR="009B342D" w:rsidRPr="007331FE" w:rsidRDefault="009B342D" w:rsidP="00886385">
                        <w:pPr>
                          <w:jc w:val="both"/>
                          <w:rPr>
                            <w:sz w:val="18"/>
                          </w:rPr>
                        </w:pPr>
                        <w:r w:rsidRPr="00A86042">
                          <w:rPr>
                            <w:sz w:val="18"/>
                          </w:rPr>
                          <w:t>(</w:t>
                        </w:r>
                        <w:r w:rsidRPr="00A86042">
                          <w:rPr>
                            <w:b/>
                            <w:sz w:val="18"/>
                          </w:rPr>
                          <w:t xml:space="preserve">Fig. </w:t>
                        </w:r>
                        <w:r>
                          <w:rPr>
                            <w:b/>
                            <w:sz w:val="18"/>
                          </w:rPr>
                          <w:t>5</w:t>
                        </w:r>
                        <w:r w:rsidRPr="00A86042">
                          <w:rPr>
                            <w:b/>
                            <w:sz w:val="18"/>
                          </w:rPr>
                          <w:t>.</w:t>
                        </w:r>
                        <w:r w:rsidRPr="00A86042">
                          <w:rPr>
                            <w:sz w:val="18"/>
                          </w:rPr>
                          <w:t>)</w:t>
                        </w:r>
                        <w:r>
                          <w:rPr>
                            <w:sz w:val="18"/>
                          </w:rPr>
                          <w:t xml:space="preserve"> Mean (±se) distance moved by </w:t>
                        </w:r>
                        <w:r w:rsidRPr="00752FDE">
                          <w:rPr>
                            <w:i/>
                            <w:sz w:val="18"/>
                          </w:rPr>
                          <w:t>P. depressa</w:t>
                        </w:r>
                        <w:r>
                          <w:rPr>
                            <w:sz w:val="18"/>
                          </w:rPr>
                          <w:t xml:space="preserve"> and </w:t>
                        </w:r>
                        <w:r w:rsidRPr="00752FDE">
                          <w:rPr>
                            <w:i/>
                            <w:sz w:val="18"/>
                          </w:rPr>
                          <w:t>P. vulgata</w:t>
                        </w:r>
                        <w:r>
                          <w:rPr>
                            <w:sz w:val="18"/>
                          </w:rPr>
                          <w:t xml:space="preserve"> during trails at each temperature (</w:t>
                        </w:r>
                        <w:r w:rsidRPr="00380963">
                          <w:rPr>
                            <w:i/>
                            <w:sz w:val="18"/>
                          </w:rPr>
                          <w:t>P. depressa</w:t>
                        </w:r>
                        <w:r>
                          <w:rPr>
                            <w:sz w:val="18"/>
                          </w:rPr>
                          <w:t xml:space="preserve"> n = 18,12,30; </w:t>
                        </w:r>
                        <w:r w:rsidRPr="00380963">
                          <w:rPr>
                            <w:i/>
                            <w:sz w:val="18"/>
                          </w:rPr>
                          <w:t>P. vulgata</w:t>
                        </w:r>
                        <w:r>
                          <w:rPr>
                            <w:sz w:val="18"/>
                          </w:rPr>
                          <w:t xml:space="preserve"> n = 22, 19, 23). Superscripts indicate treatments differing at P &lt; 0.05 (tests of estimated marginal means using Tukey adjustments) within species .</w:t>
                        </w:r>
                      </w:p>
                      <w:p w14:paraId="14EDB541" w14:textId="77777777" w:rsidR="009B342D" w:rsidRDefault="009B342D" w:rsidP="00886385">
                        <w:pPr>
                          <w:jc w:val="both"/>
                        </w:pPr>
                      </w:p>
                    </w:txbxContent>
                  </v:textbox>
                </v:shape>
                <w10:wrap type="topAndBottom" anchorx="margin"/>
              </v:group>
            </w:pict>
          </mc:Fallback>
        </mc:AlternateContent>
      </w:r>
    </w:p>
    <w:p w14:paraId="7A8033BA" w14:textId="57B9AE1E" w:rsidR="004374CE" w:rsidRPr="00B42FE3" w:rsidRDefault="004374CE" w:rsidP="006F2FDD">
      <w:pPr>
        <w:pStyle w:val="Heading2"/>
        <w:spacing w:line="480" w:lineRule="auto"/>
      </w:pPr>
    </w:p>
    <w:p w14:paraId="34BD9898" w14:textId="05B13663" w:rsidR="006F2FDD" w:rsidRPr="00B42FE3" w:rsidRDefault="00547324" w:rsidP="006F2FDD">
      <w:pPr>
        <w:pStyle w:val="Heading2"/>
        <w:spacing w:line="480" w:lineRule="auto"/>
      </w:pPr>
      <w:r w:rsidRPr="00B42FE3">
        <w:t xml:space="preserve">Biological Function Analysis: Duration </w:t>
      </w:r>
      <w:r w:rsidR="007442BB" w:rsidRPr="00B42FE3">
        <w:t xml:space="preserve">of </w:t>
      </w:r>
      <w:r w:rsidRPr="00B42FE3">
        <w:t>Tenacity</w:t>
      </w:r>
    </w:p>
    <w:p w14:paraId="61B4BE5F" w14:textId="167D6F0D" w:rsidR="00547324" w:rsidRPr="00B42FE3" w:rsidRDefault="00547324" w:rsidP="00AA57EA">
      <w:pPr>
        <w:spacing w:line="480" w:lineRule="auto"/>
      </w:pPr>
      <w:r w:rsidRPr="00B42FE3">
        <w:t xml:space="preserve">After accounting for a positive effect of foot </w:t>
      </w:r>
      <w:r w:rsidR="00DC0384" w:rsidRPr="00B42FE3">
        <w:t>size</w:t>
      </w:r>
      <w:r w:rsidRPr="00B42FE3">
        <w:t xml:space="preserve"> upon tenacity, there were no significant effects of species or temperature regime in isolation, but a significant heterogeneity of response to temperature regime </w:t>
      </w:r>
      <w:r w:rsidR="00775B4F" w:rsidRPr="00B42FE3">
        <w:t>across</w:t>
      </w:r>
      <w:r w:rsidRPr="00B42FE3">
        <w:t xml:space="preserve"> the two species</w:t>
      </w:r>
      <w:r w:rsidR="005E0C1A" w:rsidRPr="00B42FE3">
        <w:t xml:space="preserve"> </w:t>
      </w:r>
      <w:r w:rsidR="00FE2693" w:rsidRPr="00B42FE3">
        <w:t xml:space="preserve">(species x temperature </w:t>
      </w:r>
      <w:r w:rsidR="005E0C1A" w:rsidRPr="00B42FE3">
        <w:t>F</w:t>
      </w:r>
      <w:r w:rsidR="005E0C1A" w:rsidRPr="00B42FE3">
        <w:rPr>
          <w:vertAlign w:val="subscript"/>
        </w:rPr>
        <w:t>1,43</w:t>
      </w:r>
      <w:r w:rsidR="005E0C1A" w:rsidRPr="00B42FE3">
        <w:t xml:space="preserve"> = 4.335, p &lt; 0.05; </w:t>
      </w:r>
      <w:r w:rsidR="005E0C1A" w:rsidRPr="00B42FE3">
        <w:rPr>
          <w:b/>
        </w:rPr>
        <w:t xml:space="preserve">Fig. </w:t>
      </w:r>
      <w:r w:rsidR="00B778B0" w:rsidRPr="00B42FE3">
        <w:rPr>
          <w:b/>
        </w:rPr>
        <w:t>6</w:t>
      </w:r>
      <w:r w:rsidR="00D97666" w:rsidRPr="00B42FE3">
        <w:rPr>
          <w:bCs/>
        </w:rPr>
        <w:t>)</w:t>
      </w:r>
      <w:r w:rsidR="005E0C1A" w:rsidRPr="00B42FE3">
        <w:t xml:space="preserve"> </w:t>
      </w:r>
      <w:r w:rsidRPr="00B42FE3">
        <w:rPr>
          <w:i/>
          <w:iCs/>
        </w:rPr>
        <w:t xml:space="preserve">P. </w:t>
      </w:r>
      <w:r w:rsidRPr="00B42FE3">
        <w:rPr>
          <w:i/>
          <w:iCs/>
        </w:rPr>
        <w:lastRenderedPageBreak/>
        <w:t>vulgata</w:t>
      </w:r>
      <w:r w:rsidRPr="00B42FE3">
        <w:t xml:space="preserve"> was more than twice as tenacious as </w:t>
      </w:r>
      <w:r w:rsidRPr="00B42FE3">
        <w:rPr>
          <w:i/>
          <w:iCs/>
        </w:rPr>
        <w:t>P. depressa</w:t>
      </w:r>
      <w:r w:rsidRPr="00B42FE3">
        <w:t xml:space="preserve"> at 11</w:t>
      </w:r>
      <w:r w:rsidR="00847927" w:rsidRPr="00B42FE3">
        <w:t>°</w:t>
      </w:r>
      <w:r w:rsidRPr="00B42FE3">
        <w:t>C, with this pattern reversed at 18</w:t>
      </w:r>
      <w:r w:rsidR="00847927" w:rsidRPr="00B42FE3">
        <w:t>°</w:t>
      </w:r>
      <w:r w:rsidRPr="00B42FE3">
        <w:t xml:space="preserve">C despite the consistently larger size of </w:t>
      </w:r>
      <w:r w:rsidRPr="00B42FE3">
        <w:rPr>
          <w:i/>
          <w:iCs/>
        </w:rPr>
        <w:t>P. vulgata</w:t>
      </w:r>
      <w:r w:rsidRPr="00B42FE3">
        <w:t>.</w:t>
      </w:r>
    </w:p>
    <w:p w14:paraId="3BB82FAD" w14:textId="194BCEED" w:rsidR="002051A8" w:rsidRPr="00B42FE3" w:rsidRDefault="003E2D59" w:rsidP="00AA57EA">
      <w:pPr>
        <w:spacing w:line="480" w:lineRule="auto"/>
      </w:pPr>
      <w:r w:rsidRPr="00B42FE3">
        <w:rPr>
          <w:noProof/>
          <w:lang w:eastAsia="en-GB"/>
        </w:rPr>
        <mc:AlternateContent>
          <mc:Choice Requires="wpg">
            <w:drawing>
              <wp:anchor distT="0" distB="0" distL="114300" distR="114300" simplePos="0" relativeHeight="251650560" behindDoc="0" locked="0" layoutInCell="1" allowOverlap="1" wp14:anchorId="5AA06F03" wp14:editId="4C35184D">
                <wp:simplePos x="0" y="0"/>
                <wp:positionH relativeFrom="column">
                  <wp:posOffset>576580</wp:posOffset>
                </wp:positionH>
                <wp:positionV relativeFrom="paragraph">
                  <wp:posOffset>311150</wp:posOffset>
                </wp:positionV>
                <wp:extent cx="4680585" cy="3498850"/>
                <wp:effectExtent l="0" t="0" r="5715" b="6350"/>
                <wp:wrapTopAndBottom/>
                <wp:docPr id="27" name="Group 27"/>
                <wp:cNvGraphicFramePr/>
                <a:graphic xmlns:a="http://schemas.openxmlformats.org/drawingml/2006/main">
                  <a:graphicData uri="http://schemas.microsoft.com/office/word/2010/wordprocessingGroup">
                    <wpg:wgp>
                      <wpg:cNvGrpSpPr/>
                      <wpg:grpSpPr>
                        <a:xfrm>
                          <a:off x="0" y="0"/>
                          <a:ext cx="4680585" cy="3498850"/>
                          <a:chOff x="0" y="0"/>
                          <a:chExt cx="4680639" cy="3499422"/>
                        </a:xfrm>
                      </wpg:grpSpPr>
                      <pic:pic xmlns:pic="http://schemas.openxmlformats.org/drawingml/2006/picture">
                        <pic:nvPicPr>
                          <pic:cNvPr id="25" name="Picture 25"/>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382772" y="0"/>
                            <a:ext cx="3895725" cy="3068320"/>
                          </a:xfrm>
                          <a:prstGeom prst="rect">
                            <a:avLst/>
                          </a:prstGeom>
                          <a:noFill/>
                          <a:ln>
                            <a:noFill/>
                          </a:ln>
                        </pic:spPr>
                      </pic:pic>
                      <wps:wsp>
                        <wps:cNvPr id="26" name="Text Box 2"/>
                        <wps:cNvSpPr txBox="1">
                          <a:spLocks noChangeArrowheads="1"/>
                        </wps:cNvSpPr>
                        <wps:spPr bwMode="auto">
                          <a:xfrm>
                            <a:off x="0" y="2998381"/>
                            <a:ext cx="4680639" cy="501041"/>
                          </a:xfrm>
                          <a:prstGeom prst="rect">
                            <a:avLst/>
                          </a:prstGeom>
                          <a:solidFill>
                            <a:srgbClr val="FFFFFF"/>
                          </a:solidFill>
                          <a:ln w="9525">
                            <a:noFill/>
                            <a:miter lim="800000"/>
                            <a:headEnd/>
                            <a:tailEnd/>
                          </a:ln>
                        </wps:spPr>
                        <wps:txbx>
                          <w:txbxContent>
                            <w:p w14:paraId="722D97FB" w14:textId="126E86FE" w:rsidR="009B342D" w:rsidRPr="007331FE" w:rsidRDefault="009B342D" w:rsidP="00F53E38">
                              <w:pPr>
                                <w:jc w:val="both"/>
                                <w:rPr>
                                  <w:sz w:val="18"/>
                                </w:rPr>
                              </w:pPr>
                              <w:r w:rsidRPr="00A86042">
                                <w:rPr>
                                  <w:sz w:val="18"/>
                                </w:rPr>
                                <w:t>(</w:t>
                              </w:r>
                              <w:r w:rsidRPr="00A86042">
                                <w:rPr>
                                  <w:b/>
                                  <w:sz w:val="18"/>
                                </w:rPr>
                                <w:t xml:space="preserve">Fig. </w:t>
                              </w:r>
                              <w:r>
                                <w:rPr>
                                  <w:b/>
                                  <w:sz w:val="18"/>
                                </w:rPr>
                                <w:t>6</w:t>
                              </w:r>
                              <w:r w:rsidRPr="00A86042">
                                <w:rPr>
                                  <w:b/>
                                  <w:sz w:val="18"/>
                                </w:rPr>
                                <w:t>.</w:t>
                              </w:r>
                              <w:r w:rsidRPr="00A86042">
                                <w:rPr>
                                  <w:sz w:val="18"/>
                                </w:rPr>
                                <w:t xml:space="preserve">) </w:t>
                              </w:r>
                              <w:r>
                                <w:rPr>
                                  <w:sz w:val="18"/>
                                </w:rPr>
                                <w:t xml:space="preserve">Duration of tenacity in </w:t>
                              </w:r>
                              <w:r w:rsidRPr="00D17093">
                                <w:rPr>
                                  <w:i/>
                                  <w:sz w:val="18"/>
                                </w:rPr>
                                <w:t>P. depressa</w:t>
                              </w:r>
                              <w:r>
                                <w:rPr>
                                  <w:sz w:val="18"/>
                                </w:rPr>
                                <w:t xml:space="preserve"> and </w:t>
                              </w:r>
                              <w:r w:rsidRPr="00D17093">
                                <w:rPr>
                                  <w:i/>
                                  <w:sz w:val="18"/>
                                </w:rPr>
                                <w:t>P. vulgata</w:t>
                              </w:r>
                              <w:r>
                                <w:rPr>
                                  <w:sz w:val="18"/>
                                </w:rPr>
                                <w:t xml:space="preserve"> held under under two temperature regimes  (all n = 12).   </w:t>
                              </w:r>
                            </w:p>
                            <w:p w14:paraId="5A2C601C" w14:textId="77777777" w:rsidR="009B342D" w:rsidRDefault="009B342D" w:rsidP="00F53E38">
                              <w:pPr>
                                <w:jc w:val="both"/>
                              </w:pPr>
                            </w:p>
                          </w:txbxContent>
                        </wps:txbx>
                        <wps:bodyPr rot="0" vert="horz" wrap="square" lIns="91440" tIns="45720" rIns="91440" bIns="45720" anchor="t" anchorCtr="0">
                          <a:noAutofit/>
                        </wps:bodyPr>
                      </wps:wsp>
                    </wpg:wgp>
                  </a:graphicData>
                </a:graphic>
              </wp:anchor>
            </w:drawing>
          </mc:Choice>
          <mc:Fallback xmlns:w16="http://schemas.microsoft.com/office/word/2018/wordml" xmlns:w16cex="http://schemas.microsoft.com/office/word/2018/wordml/cex">
            <w:pict>
              <v:group w14:anchorId="5AA06F03" id="Group 27" o:spid="_x0000_s1041" style="position:absolute;margin-left:45.4pt;margin-top:24.5pt;width:368.55pt;height:275.5pt;z-index:251650560" coordsize="46806,34994"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10;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&#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10;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10;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10;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10;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10;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&#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10;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10;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10;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10;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10;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&#1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10;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10;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10;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10;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&#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10;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10;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10;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10;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10;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10;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10;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10;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10;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10;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&#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10;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10;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10;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10;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10;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&#1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10;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10;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10;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10;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&#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10;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10;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10;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10;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10;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10;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10;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10;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10;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10;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&#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10;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10;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10;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10;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10;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&#1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10;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10;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10;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10;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&#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10;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10;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10;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10;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10;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10;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&#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10;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10;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&#1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10;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10;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&#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10;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10;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10;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10;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10;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10;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10;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10;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10;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&#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&#1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&#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&#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&#1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&#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&#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&#1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&#1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&#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&#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&#1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&#1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&#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&#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&#1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&#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10;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">
                <v:shape id="Picture 25" o:spid="_x0000_s1042" type="#_x0000_t75" style="position:absolute;left:3827;width:38957;height:30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">
                  <v:imagedata r:id="rId21" o:title=""/>
                </v:shape>
                <v:shape id="Text Box 2" o:spid="_x0000_s1043" type="#_x0000_t202" style="position:absolute;top:29983;width:46806;height:50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722D97FB" w14:textId="126E86FE" w:rsidR="009B342D" w:rsidRPr="007331FE" w:rsidRDefault="009B342D" w:rsidP="00F53E38">
                        <w:pPr>
                          <w:jc w:val="both"/>
                          <w:rPr>
                            <w:sz w:val="18"/>
                          </w:rPr>
                        </w:pPr>
                        <w:r w:rsidRPr="00A86042">
                          <w:rPr>
                            <w:sz w:val="18"/>
                          </w:rPr>
                          <w:t>(</w:t>
                        </w:r>
                        <w:r w:rsidRPr="00A86042">
                          <w:rPr>
                            <w:b/>
                            <w:sz w:val="18"/>
                          </w:rPr>
                          <w:t xml:space="preserve">Fig. </w:t>
                        </w:r>
                        <w:r>
                          <w:rPr>
                            <w:b/>
                            <w:sz w:val="18"/>
                          </w:rPr>
                          <w:t>6</w:t>
                        </w:r>
                        <w:r w:rsidRPr="00A86042">
                          <w:rPr>
                            <w:b/>
                            <w:sz w:val="18"/>
                          </w:rPr>
                          <w:t>.</w:t>
                        </w:r>
                        <w:r w:rsidRPr="00A86042">
                          <w:rPr>
                            <w:sz w:val="18"/>
                          </w:rPr>
                          <w:t xml:space="preserve">) </w:t>
                        </w:r>
                        <w:r>
                          <w:rPr>
                            <w:sz w:val="18"/>
                          </w:rPr>
                          <w:t xml:space="preserve">Duration of tenacity in </w:t>
                        </w:r>
                        <w:r w:rsidRPr="00D17093">
                          <w:rPr>
                            <w:i/>
                            <w:sz w:val="18"/>
                          </w:rPr>
                          <w:t>P. depressa</w:t>
                        </w:r>
                        <w:r>
                          <w:rPr>
                            <w:sz w:val="18"/>
                          </w:rPr>
                          <w:t xml:space="preserve"> and </w:t>
                        </w:r>
                        <w:r w:rsidRPr="00D17093">
                          <w:rPr>
                            <w:i/>
                            <w:sz w:val="18"/>
                          </w:rPr>
                          <w:t>P. vulgata</w:t>
                        </w:r>
                        <w:r>
                          <w:rPr>
                            <w:sz w:val="18"/>
                          </w:rPr>
                          <w:t xml:space="preserve"> held under under two temperature regimes  (all n = 12).   </w:t>
                        </w:r>
                      </w:p>
                      <w:p w14:paraId="5A2C601C" w14:textId="77777777" w:rsidR="009B342D" w:rsidRDefault="009B342D" w:rsidP="00F53E38">
                        <w:pPr>
                          <w:jc w:val="both"/>
                        </w:pPr>
                      </w:p>
                    </w:txbxContent>
                  </v:textbox>
                </v:shape>
                <w10:wrap type="topAndBottom"/>
              </v:group>
            </w:pict>
          </mc:Fallback>
        </mc:AlternateContent>
      </w:r>
    </w:p>
    <w:p w14:paraId="60A5D4C8" w14:textId="61D8C8DC" w:rsidR="002051A8" w:rsidRPr="00B42FE3" w:rsidRDefault="002051A8" w:rsidP="002051A8">
      <w:pPr>
        <w:pStyle w:val="Heading1"/>
        <w:rPr>
          <w:rFonts w:ascii="Times New Roman" w:eastAsia="Times New Roman" w:hAnsi="Times New Roman" w:cs="Times New Roman"/>
          <w:sz w:val="24"/>
          <w:szCs w:val="24"/>
          <w:lang w:eastAsia="en-GB"/>
        </w:rPr>
      </w:pPr>
      <w:r w:rsidRPr="00B42FE3">
        <w:rPr>
          <w:rFonts w:eastAsia="Times New Roman"/>
          <w:lang w:eastAsia="en-GB"/>
        </w:rPr>
        <w:t>Discussion</w:t>
      </w:r>
    </w:p>
    <w:p w14:paraId="5335196B" w14:textId="425F7736" w:rsidR="002051A8" w:rsidRPr="00B42FE3" w:rsidRDefault="002051A8" w:rsidP="00E71D92">
      <w:pPr>
        <w:spacing w:line="480" w:lineRule="auto"/>
        <w:ind w:firstLine="720"/>
        <w:rPr>
          <w:rFonts w:ascii="Times New Roman" w:eastAsia="Times New Roman" w:hAnsi="Times New Roman" w:cs="Times New Roman"/>
          <w:sz w:val="24"/>
          <w:szCs w:val="24"/>
          <w:lang w:eastAsia="en-GB"/>
        </w:rPr>
      </w:pPr>
      <w:r w:rsidRPr="00B42FE3">
        <w:rPr>
          <w:rFonts w:ascii="Calibri" w:eastAsia="Times New Roman" w:hAnsi="Calibri" w:cs="Calibri"/>
          <w:color w:val="000000"/>
          <w:lang w:eastAsia="en-GB"/>
        </w:rPr>
        <w:t> </w:t>
      </w:r>
      <w:r w:rsidR="00020131" w:rsidRPr="00B42FE3">
        <w:rPr>
          <w:rFonts w:ascii="Calibri" w:eastAsia="Times New Roman" w:hAnsi="Calibri" w:cs="Calibri"/>
          <w:color w:val="000000"/>
          <w:lang w:eastAsia="en-GB"/>
        </w:rPr>
        <w:t>In our study, t</w:t>
      </w:r>
      <w:r w:rsidRPr="00B42FE3">
        <w:rPr>
          <w:rFonts w:ascii="Calibri" w:eastAsia="Times New Roman" w:hAnsi="Calibri" w:cs="Calibri"/>
          <w:color w:val="000000"/>
          <w:lang w:eastAsia="en-GB"/>
        </w:rPr>
        <w:t xml:space="preserve">emperature </w:t>
      </w:r>
      <w:r w:rsidR="00020131" w:rsidRPr="00B42FE3">
        <w:rPr>
          <w:rFonts w:ascii="Calibri" w:eastAsia="Times New Roman" w:hAnsi="Calibri" w:cs="Calibri"/>
          <w:color w:val="000000"/>
          <w:lang w:eastAsia="en-GB"/>
        </w:rPr>
        <w:t>had</w:t>
      </w:r>
      <w:r w:rsidRPr="00B42FE3">
        <w:rPr>
          <w:rFonts w:ascii="Calibri" w:eastAsia="Times New Roman" w:hAnsi="Calibri" w:cs="Calibri"/>
          <w:color w:val="000000"/>
          <w:lang w:eastAsia="en-GB"/>
        </w:rPr>
        <w:t xml:space="preserve"> a significant impact on the probability of limpets feeding as well as the amount of feeding </w:t>
      </w:r>
      <w:r w:rsidR="00B76BBA" w:rsidRPr="00B42FE3">
        <w:rPr>
          <w:rFonts w:ascii="Calibri" w:eastAsia="Times New Roman" w:hAnsi="Calibri" w:cs="Calibri"/>
          <w:color w:val="000000"/>
          <w:lang w:eastAsia="en-GB"/>
        </w:rPr>
        <w:t>perform</w:t>
      </w:r>
      <w:r w:rsidRPr="00B42FE3">
        <w:rPr>
          <w:rFonts w:ascii="Calibri" w:eastAsia="Times New Roman" w:hAnsi="Calibri" w:cs="Calibri"/>
          <w:color w:val="000000"/>
          <w:lang w:eastAsia="en-GB"/>
        </w:rPr>
        <w:t>ed</w:t>
      </w:r>
      <w:r w:rsidR="00B76BBA" w:rsidRPr="00B42FE3">
        <w:rPr>
          <w:rFonts w:ascii="Calibri" w:eastAsia="Times New Roman" w:hAnsi="Calibri" w:cs="Calibri"/>
          <w:color w:val="000000"/>
          <w:lang w:eastAsia="en-GB"/>
        </w:rPr>
        <w:t>.</w:t>
      </w:r>
      <w:r w:rsidRPr="00B42FE3">
        <w:rPr>
          <w:rFonts w:ascii="Calibri" w:eastAsia="Times New Roman" w:hAnsi="Calibri" w:cs="Calibri"/>
          <w:color w:val="000000"/>
          <w:lang w:eastAsia="en-GB"/>
        </w:rPr>
        <w:t xml:space="preserve"> Previously,</w:t>
      </w:r>
      <w:r w:rsidR="00E24855" w:rsidRPr="00B42FE3">
        <w:rPr>
          <w:rFonts w:ascii="Calibri" w:eastAsia="Times New Roman" w:hAnsi="Calibri" w:cs="Calibri"/>
          <w:color w:val="000000"/>
          <w:lang w:eastAsia="en-GB"/>
        </w:rPr>
        <w:t xml:space="preserve"> both</w:t>
      </w:r>
      <w:r w:rsidRPr="00B42FE3">
        <w:rPr>
          <w:rFonts w:ascii="Calibri" w:eastAsia="Times New Roman" w:hAnsi="Calibri" w:cs="Calibri"/>
          <w:color w:val="000000"/>
          <w:lang w:eastAsia="en-GB"/>
        </w:rPr>
        <w:t xml:space="preserve"> laboratory and in situ studies have </w:t>
      </w:r>
      <w:r w:rsidR="00E24855" w:rsidRPr="00B42FE3">
        <w:rPr>
          <w:rFonts w:ascii="Calibri" w:eastAsia="Times New Roman" w:hAnsi="Calibri" w:cs="Calibri"/>
          <w:color w:val="000000"/>
          <w:lang w:eastAsia="en-GB"/>
        </w:rPr>
        <w:t>shown</w:t>
      </w:r>
      <w:r w:rsidRPr="00B42FE3">
        <w:rPr>
          <w:rFonts w:ascii="Calibri" w:eastAsia="Times New Roman" w:hAnsi="Calibri" w:cs="Calibri"/>
          <w:color w:val="000000"/>
          <w:lang w:eastAsia="en-GB"/>
        </w:rPr>
        <w:t xml:space="preserve"> a link between temperature and limpet feeding rates (Branch, 1981; Newell, 1980). </w:t>
      </w:r>
      <w:r w:rsidR="00B42FE3" w:rsidRPr="00B42FE3">
        <w:rPr>
          <w:rFonts w:ascii="Calibri" w:hAnsi="Calibri" w:cs="Calibri"/>
          <w:color w:val="000000"/>
        </w:rPr>
        <w:t xml:space="preserve">Cooler air and water temperatures have previously been shown to reduce feeding rates of both </w:t>
      </w:r>
      <w:r w:rsidR="00B42FE3" w:rsidRPr="00B42FE3">
        <w:rPr>
          <w:rFonts w:ascii="Calibri" w:hAnsi="Calibri" w:cs="Calibri"/>
          <w:i/>
          <w:iCs/>
          <w:color w:val="000000"/>
        </w:rPr>
        <w:t>Patella</w:t>
      </w:r>
      <w:r w:rsidR="00B42FE3" w:rsidRPr="00B42FE3">
        <w:rPr>
          <w:rFonts w:ascii="Calibri" w:hAnsi="Calibri" w:cs="Calibri"/>
          <w:color w:val="000000"/>
        </w:rPr>
        <w:t xml:space="preserve"> spp. and other limpets (</w:t>
      </w:r>
      <w:r w:rsidR="00B42FE3" w:rsidRPr="00B42FE3">
        <w:rPr>
          <w:rFonts w:ascii="Calibri" w:hAnsi="Calibri" w:cs="Calibri"/>
          <w:i/>
          <w:iCs/>
          <w:color w:val="000000"/>
        </w:rPr>
        <w:t>Patella vulgata</w:t>
      </w:r>
      <w:r w:rsidR="00B42FE3" w:rsidRPr="00B42FE3">
        <w:rPr>
          <w:rFonts w:ascii="Calibri" w:hAnsi="Calibri" w:cs="Calibri"/>
          <w:color w:val="000000"/>
        </w:rPr>
        <w:t xml:space="preserve"> (Santini et al., 2004), </w:t>
      </w:r>
      <w:r w:rsidR="00B42FE3" w:rsidRPr="00B42FE3">
        <w:rPr>
          <w:rFonts w:ascii="Calibri" w:hAnsi="Calibri" w:cs="Calibri"/>
          <w:i/>
          <w:iCs/>
          <w:color w:val="000000"/>
        </w:rPr>
        <w:t xml:space="preserve">Cellana tramoserica </w:t>
      </w:r>
      <w:r w:rsidR="00B42FE3" w:rsidRPr="00B42FE3">
        <w:rPr>
          <w:rFonts w:ascii="Calibri" w:hAnsi="Calibri" w:cs="Calibri"/>
          <w:color w:val="000000"/>
        </w:rPr>
        <w:t> (Petraitis</w:t>
      </w:r>
      <w:r w:rsidR="00B42FE3" w:rsidRPr="00B42FE3">
        <w:rPr>
          <w:rFonts w:ascii="Calibri" w:hAnsi="Calibri" w:cs="Calibri"/>
          <w:i/>
          <w:iCs/>
          <w:color w:val="000000"/>
        </w:rPr>
        <w:t>, 1992), Nacella concinna</w:t>
      </w:r>
      <w:r w:rsidR="00B42FE3" w:rsidRPr="00B42FE3">
        <w:rPr>
          <w:rFonts w:ascii="Calibri" w:hAnsi="Calibri" w:cs="Calibri"/>
          <w:color w:val="000000"/>
        </w:rPr>
        <w:t xml:space="preserve"> (Morley et al., 2014), highlighting the importance of seasonal variations in temperature for the intake of food.</w:t>
      </w:r>
      <w:r w:rsidR="00E24855" w:rsidRPr="00B42FE3">
        <w:rPr>
          <w:rFonts w:ascii="Calibri" w:eastAsia="Times New Roman" w:hAnsi="Calibri" w:cs="Calibri"/>
          <w:color w:val="000000"/>
          <w:lang w:eastAsia="en-GB"/>
        </w:rPr>
        <w:t xml:space="preserve"> </w:t>
      </w:r>
    </w:p>
    <w:p w14:paraId="32E1C029" w14:textId="24A04C84" w:rsidR="0054011D" w:rsidRPr="00B42FE3" w:rsidRDefault="00042EB0" w:rsidP="002051A8">
      <w:pPr>
        <w:spacing w:line="480" w:lineRule="auto"/>
        <w:ind w:firstLine="720"/>
        <w:rPr>
          <w:rFonts w:ascii="Calibri" w:eastAsia="Times New Roman" w:hAnsi="Calibri" w:cs="Calibri"/>
          <w:color w:val="000000"/>
          <w:lang w:eastAsia="en-GB"/>
        </w:rPr>
      </w:pPr>
      <w:r w:rsidRPr="00B42FE3">
        <w:rPr>
          <w:rFonts w:ascii="Calibri" w:eastAsia="Times New Roman" w:hAnsi="Calibri" w:cs="Calibri"/>
          <w:color w:val="000000"/>
          <w:lang w:eastAsia="en-GB"/>
        </w:rPr>
        <w:t xml:space="preserve">The results of the present study support the </w:t>
      </w:r>
      <w:r w:rsidR="00B42FE3" w:rsidRPr="00B42FE3">
        <w:rPr>
          <w:rFonts w:ascii="Calibri" w:eastAsia="Times New Roman" w:hAnsi="Calibri" w:cs="Calibri"/>
          <w:color w:val="000000"/>
          <w:lang w:eastAsia="en-GB"/>
        </w:rPr>
        <w:t>proposition</w:t>
      </w:r>
      <w:r w:rsidRPr="00B42FE3">
        <w:rPr>
          <w:rFonts w:ascii="Calibri" w:eastAsia="Times New Roman" w:hAnsi="Calibri" w:cs="Calibri"/>
          <w:color w:val="000000"/>
          <w:lang w:eastAsia="en-GB"/>
        </w:rPr>
        <w:t xml:space="preserve"> that higher temperatures constrain feeding behaviour in both </w:t>
      </w:r>
      <w:r w:rsidRPr="00B42FE3">
        <w:rPr>
          <w:rFonts w:ascii="Calibri" w:eastAsia="Times New Roman" w:hAnsi="Calibri" w:cs="Calibri"/>
          <w:i/>
          <w:color w:val="000000"/>
          <w:lang w:eastAsia="en-GB"/>
        </w:rPr>
        <w:t>P. vulgata</w:t>
      </w:r>
      <w:r w:rsidRPr="00B42FE3">
        <w:rPr>
          <w:rFonts w:ascii="Calibri" w:eastAsia="Times New Roman" w:hAnsi="Calibri" w:cs="Calibri"/>
          <w:color w:val="000000"/>
          <w:lang w:eastAsia="en-GB"/>
        </w:rPr>
        <w:t xml:space="preserve"> and </w:t>
      </w:r>
      <w:r w:rsidRPr="00B42FE3">
        <w:rPr>
          <w:rFonts w:ascii="Calibri" w:eastAsia="Times New Roman" w:hAnsi="Calibri" w:cs="Calibri"/>
          <w:i/>
          <w:color w:val="000000"/>
          <w:lang w:eastAsia="en-GB"/>
        </w:rPr>
        <w:t>P. depressa</w:t>
      </w:r>
      <w:r w:rsidRPr="00B42FE3">
        <w:rPr>
          <w:rFonts w:ascii="Calibri" w:eastAsia="Times New Roman" w:hAnsi="Calibri" w:cs="Calibri"/>
          <w:color w:val="000000"/>
          <w:lang w:eastAsia="en-GB"/>
        </w:rPr>
        <w:t xml:space="preserve">. Such sub-lethal thermal responses are likely to have species-specific impacts on metabolism (Gillooly et al., 2001; Thompson et al., 2000), </w:t>
      </w:r>
      <w:r w:rsidR="00E6204D" w:rsidRPr="00B42FE3">
        <w:rPr>
          <w:rFonts w:ascii="Calibri" w:eastAsia="Times New Roman" w:hAnsi="Calibri" w:cs="Calibri"/>
          <w:color w:val="000000"/>
          <w:lang w:eastAsia="en-GB"/>
        </w:rPr>
        <w:lastRenderedPageBreak/>
        <w:t xml:space="preserve">performance </w:t>
      </w:r>
      <w:r w:rsidRPr="00B42FE3">
        <w:rPr>
          <w:rFonts w:ascii="Calibri" w:eastAsia="Times New Roman" w:hAnsi="Calibri" w:cs="Calibri"/>
          <w:color w:val="000000"/>
          <w:lang w:eastAsia="en-GB"/>
        </w:rPr>
        <w:t xml:space="preserve">and ultimately survival of individuals towards the </w:t>
      </w:r>
      <w:r w:rsidR="00E6204D" w:rsidRPr="00B42FE3">
        <w:rPr>
          <w:rFonts w:ascii="Calibri" w:eastAsia="Times New Roman" w:hAnsi="Calibri" w:cs="Calibri"/>
          <w:color w:val="000000"/>
          <w:lang w:eastAsia="en-GB"/>
        </w:rPr>
        <w:t xml:space="preserve">leading </w:t>
      </w:r>
      <w:r w:rsidRPr="00B42FE3">
        <w:rPr>
          <w:rFonts w:ascii="Calibri" w:eastAsia="Times New Roman" w:hAnsi="Calibri" w:cs="Calibri"/>
          <w:color w:val="000000"/>
          <w:lang w:eastAsia="en-GB"/>
        </w:rPr>
        <w:t xml:space="preserve">range edges at </w:t>
      </w:r>
      <w:r w:rsidR="00E6204D" w:rsidRPr="00B42FE3">
        <w:rPr>
          <w:rFonts w:ascii="Calibri" w:eastAsia="Times New Roman" w:hAnsi="Calibri" w:cs="Calibri"/>
          <w:color w:val="000000"/>
          <w:lang w:eastAsia="en-GB"/>
        </w:rPr>
        <w:t xml:space="preserve">higher </w:t>
      </w:r>
      <w:r w:rsidRPr="00B42FE3">
        <w:rPr>
          <w:rFonts w:ascii="Calibri" w:eastAsia="Times New Roman" w:hAnsi="Calibri" w:cs="Calibri"/>
          <w:color w:val="000000"/>
          <w:lang w:eastAsia="en-GB"/>
        </w:rPr>
        <w:t>latitudes</w:t>
      </w:r>
      <w:r w:rsidR="00E6204D" w:rsidRPr="00B42FE3">
        <w:rPr>
          <w:rFonts w:ascii="Calibri" w:eastAsia="Times New Roman" w:hAnsi="Calibri" w:cs="Calibri"/>
          <w:color w:val="000000"/>
          <w:lang w:eastAsia="en-GB"/>
        </w:rPr>
        <w:t xml:space="preserve">. </w:t>
      </w:r>
    </w:p>
    <w:p w14:paraId="6BDF43BA" w14:textId="78CE58EF" w:rsidR="002051A8" w:rsidRPr="00B42FE3" w:rsidRDefault="002051A8" w:rsidP="002051A8">
      <w:pPr>
        <w:spacing w:line="480" w:lineRule="auto"/>
        <w:ind w:firstLine="720"/>
        <w:rPr>
          <w:rFonts w:ascii="Times New Roman" w:eastAsia="Times New Roman" w:hAnsi="Times New Roman" w:cs="Times New Roman"/>
          <w:sz w:val="24"/>
          <w:szCs w:val="24"/>
          <w:lang w:eastAsia="en-GB"/>
        </w:rPr>
      </w:pPr>
      <w:r w:rsidRPr="00B42FE3">
        <w:rPr>
          <w:rFonts w:ascii="Calibri" w:eastAsia="Times New Roman" w:hAnsi="Calibri" w:cs="Calibri"/>
          <w:color w:val="000000"/>
          <w:lang w:eastAsia="en-GB"/>
        </w:rPr>
        <w:t xml:space="preserve">Higher temperatures </w:t>
      </w:r>
      <w:r w:rsidR="00293FD0" w:rsidRPr="00B42FE3">
        <w:rPr>
          <w:rFonts w:ascii="Calibri" w:eastAsia="Times New Roman" w:hAnsi="Calibri" w:cs="Calibri"/>
          <w:color w:val="000000"/>
          <w:lang w:eastAsia="en-GB"/>
        </w:rPr>
        <w:t>within the thermal range of a species generally</w:t>
      </w:r>
      <w:r w:rsidRPr="00B42FE3">
        <w:rPr>
          <w:rFonts w:ascii="Calibri" w:eastAsia="Times New Roman" w:hAnsi="Calibri" w:cs="Calibri"/>
          <w:color w:val="000000"/>
          <w:lang w:eastAsia="en-GB"/>
        </w:rPr>
        <w:t xml:space="preserve"> increase the average rate of biochemical reactions thus allowing more activity (Halsey et al., 2014). However, contrary to expectation and </w:t>
      </w:r>
      <w:r w:rsidR="000E5869" w:rsidRPr="00B42FE3">
        <w:rPr>
          <w:rFonts w:ascii="Calibri" w:eastAsia="Times New Roman" w:hAnsi="Calibri" w:cs="Calibri"/>
          <w:color w:val="000000"/>
          <w:lang w:eastAsia="en-GB"/>
        </w:rPr>
        <w:t xml:space="preserve">the </w:t>
      </w:r>
      <w:r w:rsidRPr="00B42FE3">
        <w:rPr>
          <w:rFonts w:ascii="Calibri" w:eastAsia="Times New Roman" w:hAnsi="Calibri" w:cs="Calibri"/>
          <w:color w:val="000000"/>
          <w:lang w:eastAsia="en-GB"/>
        </w:rPr>
        <w:t xml:space="preserve">observed feeding rates, the intermediate treatment elicited a significantly lower level of </w:t>
      </w:r>
      <w:r w:rsidR="000E5869" w:rsidRPr="00B42FE3">
        <w:rPr>
          <w:rFonts w:ascii="Calibri" w:eastAsia="Times New Roman" w:hAnsi="Calibri" w:cs="Calibri"/>
          <w:color w:val="000000"/>
          <w:lang w:eastAsia="en-GB"/>
        </w:rPr>
        <w:t>non-feeding movement</w:t>
      </w:r>
      <w:r w:rsidRPr="00B42FE3">
        <w:rPr>
          <w:rFonts w:ascii="Calibri" w:eastAsia="Times New Roman" w:hAnsi="Calibri" w:cs="Calibri"/>
          <w:color w:val="000000"/>
          <w:lang w:eastAsia="en-GB"/>
        </w:rPr>
        <w:t xml:space="preserve"> compared to the coolest temperature treatment for both species. </w:t>
      </w:r>
      <w:r w:rsidR="005F72BA" w:rsidRPr="00B42FE3">
        <w:rPr>
          <w:rFonts w:ascii="Calibri" w:eastAsia="Times New Roman" w:hAnsi="Calibri" w:cs="Calibri"/>
          <w:color w:val="000000"/>
          <w:lang w:eastAsia="en-GB"/>
        </w:rPr>
        <w:t xml:space="preserve">In fact, feeding and non-feeding movement were almost inversely related, implying that the animals may have been prioritising either feeding or movement, possibly in the search for amelioration of temperature stress. </w:t>
      </w:r>
      <w:r w:rsidR="00960291" w:rsidRPr="00B42FE3">
        <w:rPr>
          <w:rFonts w:ascii="Calibri" w:eastAsia="Times New Roman" w:hAnsi="Calibri" w:cs="Calibri"/>
          <w:color w:val="000000"/>
          <w:lang w:eastAsia="en-GB"/>
        </w:rPr>
        <w:t>A</w:t>
      </w:r>
      <w:r w:rsidRPr="00B42FE3">
        <w:rPr>
          <w:rFonts w:ascii="Calibri" w:eastAsia="Times New Roman" w:hAnsi="Calibri" w:cs="Calibri"/>
          <w:color w:val="000000"/>
          <w:lang w:eastAsia="en-GB"/>
        </w:rPr>
        <w:t xml:space="preserve">ctivity rates for </w:t>
      </w:r>
      <w:r w:rsidRPr="00B42FE3">
        <w:rPr>
          <w:rFonts w:ascii="Calibri" w:eastAsia="Times New Roman" w:hAnsi="Calibri" w:cs="Calibri"/>
          <w:i/>
          <w:iCs/>
          <w:color w:val="000000"/>
          <w:lang w:eastAsia="en-GB"/>
        </w:rPr>
        <w:t xml:space="preserve">P. vulgata </w:t>
      </w:r>
      <w:r w:rsidR="005F72BA" w:rsidRPr="00B42FE3">
        <w:rPr>
          <w:rFonts w:ascii="Calibri" w:eastAsia="Times New Roman" w:hAnsi="Calibri" w:cs="Calibri"/>
          <w:iCs/>
          <w:color w:val="000000"/>
          <w:lang w:eastAsia="en-GB"/>
        </w:rPr>
        <w:t xml:space="preserve">which chose to move </w:t>
      </w:r>
      <w:r w:rsidRPr="00B42FE3">
        <w:rPr>
          <w:rFonts w:ascii="Calibri" w:eastAsia="Times New Roman" w:hAnsi="Calibri" w:cs="Calibri"/>
          <w:color w:val="000000"/>
          <w:lang w:eastAsia="en-GB"/>
        </w:rPr>
        <w:t xml:space="preserve">were significantly higher at 11°C compared to </w:t>
      </w:r>
      <w:r w:rsidR="006B3925" w:rsidRPr="00B42FE3">
        <w:rPr>
          <w:rFonts w:ascii="Calibri" w:eastAsia="Times New Roman" w:hAnsi="Calibri" w:cs="Calibri"/>
          <w:color w:val="000000"/>
          <w:lang w:eastAsia="en-GB"/>
        </w:rPr>
        <w:t>both other</w:t>
      </w:r>
      <w:r w:rsidRPr="00B42FE3">
        <w:rPr>
          <w:rFonts w:ascii="Calibri" w:eastAsia="Times New Roman" w:hAnsi="Calibri" w:cs="Calibri"/>
          <w:color w:val="000000"/>
          <w:lang w:eastAsia="en-GB"/>
        </w:rPr>
        <w:t xml:space="preserve"> temperature treatments. </w:t>
      </w:r>
      <w:r w:rsidRPr="00B42FE3">
        <w:rPr>
          <w:rFonts w:ascii="Calibri" w:eastAsia="Times New Roman" w:hAnsi="Calibri" w:cs="Calibri"/>
          <w:i/>
          <w:iCs/>
          <w:color w:val="000000"/>
          <w:lang w:eastAsia="en-GB"/>
        </w:rPr>
        <w:t xml:space="preserve">P. depressa </w:t>
      </w:r>
      <w:r w:rsidR="00960291" w:rsidRPr="00B42FE3">
        <w:rPr>
          <w:rFonts w:ascii="Calibri" w:eastAsia="Times New Roman" w:hAnsi="Calibri" w:cs="Calibri"/>
          <w:color w:val="000000"/>
          <w:lang w:eastAsia="en-GB"/>
        </w:rPr>
        <w:t xml:space="preserve">meanwhile </w:t>
      </w:r>
      <w:r w:rsidRPr="00B42FE3">
        <w:rPr>
          <w:rFonts w:ascii="Calibri" w:eastAsia="Times New Roman" w:hAnsi="Calibri" w:cs="Calibri"/>
          <w:color w:val="000000"/>
          <w:lang w:eastAsia="en-GB"/>
        </w:rPr>
        <w:t xml:space="preserve">experienced no significant difference in </w:t>
      </w:r>
      <w:r w:rsidR="00960291" w:rsidRPr="00B42FE3">
        <w:rPr>
          <w:rFonts w:ascii="Calibri" w:eastAsia="Times New Roman" w:hAnsi="Calibri" w:cs="Calibri"/>
          <w:color w:val="000000"/>
          <w:lang w:eastAsia="en-GB"/>
        </w:rPr>
        <w:t xml:space="preserve">effects upon </w:t>
      </w:r>
      <w:r w:rsidRPr="00B42FE3">
        <w:rPr>
          <w:rFonts w:ascii="Calibri" w:eastAsia="Times New Roman" w:hAnsi="Calibri" w:cs="Calibri"/>
          <w:color w:val="000000"/>
          <w:lang w:eastAsia="en-GB"/>
        </w:rPr>
        <w:t>activity between the lowest and highest temperature treatments,</w:t>
      </w:r>
      <w:r w:rsidR="00960291" w:rsidRPr="00B42FE3">
        <w:rPr>
          <w:rFonts w:ascii="Calibri" w:eastAsia="Times New Roman" w:hAnsi="Calibri" w:cs="Calibri"/>
          <w:color w:val="000000"/>
          <w:lang w:eastAsia="en-GB"/>
        </w:rPr>
        <w:t xml:space="preserve"> yet although probability of moving was similar in the two higher temperature treatments</w:t>
      </w:r>
      <w:r w:rsidRPr="00B42FE3">
        <w:rPr>
          <w:rFonts w:ascii="Calibri" w:eastAsia="Times New Roman" w:hAnsi="Calibri" w:cs="Calibri"/>
          <w:color w:val="000000"/>
          <w:lang w:eastAsia="en-GB"/>
        </w:rPr>
        <w:t>, both were significantly higher compared to the intermediate trial (</w:t>
      </w:r>
      <w:r w:rsidRPr="00B42FE3">
        <w:rPr>
          <w:rFonts w:ascii="Calibri" w:eastAsia="Times New Roman" w:hAnsi="Calibri" w:cs="Calibri"/>
          <w:b/>
          <w:bCs/>
          <w:color w:val="000000"/>
          <w:lang w:eastAsia="en-GB"/>
        </w:rPr>
        <w:t xml:space="preserve">Fig. </w:t>
      </w:r>
      <w:r w:rsidR="005F72BA" w:rsidRPr="00B42FE3">
        <w:rPr>
          <w:rFonts w:ascii="Calibri" w:eastAsia="Times New Roman" w:hAnsi="Calibri" w:cs="Calibri"/>
          <w:b/>
          <w:bCs/>
          <w:color w:val="000000"/>
          <w:lang w:eastAsia="en-GB"/>
        </w:rPr>
        <w:t>5</w:t>
      </w:r>
      <w:r w:rsidRPr="00B42FE3">
        <w:rPr>
          <w:rFonts w:ascii="Calibri" w:eastAsia="Times New Roman" w:hAnsi="Calibri" w:cs="Calibri"/>
          <w:b/>
          <w:bCs/>
          <w:color w:val="000000"/>
          <w:lang w:eastAsia="en-GB"/>
        </w:rPr>
        <w:t>.</w:t>
      </w:r>
      <w:r w:rsidRPr="00B42FE3">
        <w:rPr>
          <w:rFonts w:ascii="Calibri" w:eastAsia="Times New Roman" w:hAnsi="Calibri" w:cs="Calibri"/>
          <w:color w:val="000000"/>
          <w:lang w:eastAsia="en-GB"/>
        </w:rPr>
        <w:t xml:space="preserve">). </w:t>
      </w:r>
      <w:r w:rsidR="00960291" w:rsidRPr="00B42FE3">
        <w:rPr>
          <w:rFonts w:ascii="Calibri" w:eastAsia="Times New Roman" w:hAnsi="Calibri" w:cs="Calibri"/>
          <w:color w:val="000000"/>
          <w:lang w:eastAsia="en-GB"/>
        </w:rPr>
        <w:t xml:space="preserve">A similar </w:t>
      </w:r>
      <w:r w:rsidRPr="00B42FE3">
        <w:rPr>
          <w:rFonts w:ascii="Calibri" w:eastAsia="Times New Roman" w:hAnsi="Calibri" w:cs="Calibri"/>
          <w:color w:val="000000"/>
          <w:lang w:eastAsia="en-GB"/>
        </w:rPr>
        <w:t xml:space="preserve">pattern has </w:t>
      </w:r>
      <w:r w:rsidR="00960291" w:rsidRPr="00B42FE3">
        <w:rPr>
          <w:rFonts w:ascii="Calibri" w:eastAsia="Times New Roman" w:hAnsi="Calibri" w:cs="Calibri"/>
          <w:color w:val="000000"/>
          <w:lang w:eastAsia="en-GB"/>
        </w:rPr>
        <w:t xml:space="preserve">previously </w:t>
      </w:r>
      <w:r w:rsidRPr="00B42FE3">
        <w:rPr>
          <w:rFonts w:ascii="Calibri" w:eastAsia="Times New Roman" w:hAnsi="Calibri" w:cs="Calibri"/>
          <w:color w:val="000000"/>
          <w:lang w:eastAsia="en-GB"/>
        </w:rPr>
        <w:t xml:space="preserve">been observed in </w:t>
      </w:r>
      <w:r w:rsidRPr="00B42FE3">
        <w:rPr>
          <w:rFonts w:ascii="Calibri" w:eastAsia="Times New Roman" w:hAnsi="Calibri" w:cs="Calibri"/>
          <w:i/>
          <w:iCs/>
          <w:color w:val="000000"/>
          <w:lang w:eastAsia="en-GB"/>
        </w:rPr>
        <w:t xml:space="preserve">Patella caerulea </w:t>
      </w:r>
      <w:r w:rsidRPr="00B42FE3">
        <w:rPr>
          <w:rFonts w:ascii="Calibri" w:eastAsia="Times New Roman" w:hAnsi="Calibri" w:cs="Calibri"/>
          <w:color w:val="000000"/>
          <w:lang w:eastAsia="en-GB"/>
        </w:rPr>
        <w:t xml:space="preserve">where activity rates during immersion were </w:t>
      </w:r>
      <w:r w:rsidR="005F72BA" w:rsidRPr="00B42FE3">
        <w:rPr>
          <w:rFonts w:ascii="Calibri" w:eastAsia="Times New Roman" w:hAnsi="Calibri" w:cs="Calibri"/>
          <w:color w:val="000000"/>
          <w:lang w:eastAsia="en-GB"/>
        </w:rPr>
        <w:t xml:space="preserve">24% </w:t>
      </w:r>
      <w:r w:rsidR="00960291" w:rsidRPr="00B42FE3">
        <w:rPr>
          <w:rFonts w:ascii="Calibri" w:eastAsia="Times New Roman" w:hAnsi="Calibri" w:cs="Calibri"/>
          <w:color w:val="000000"/>
          <w:lang w:eastAsia="en-GB"/>
        </w:rPr>
        <w:t>higher</w:t>
      </w:r>
      <w:r w:rsidRPr="00B42FE3">
        <w:rPr>
          <w:rFonts w:ascii="Calibri" w:eastAsia="Times New Roman" w:hAnsi="Calibri" w:cs="Calibri"/>
          <w:color w:val="000000"/>
          <w:lang w:eastAsia="en-GB"/>
        </w:rPr>
        <w:t xml:space="preserve"> in winter months compared to summer and </w:t>
      </w:r>
      <w:r w:rsidR="00F266EB" w:rsidRPr="00B42FE3">
        <w:rPr>
          <w:rFonts w:ascii="Calibri" w:eastAsia="Times New Roman" w:hAnsi="Calibri" w:cs="Calibri"/>
          <w:color w:val="000000"/>
          <w:lang w:eastAsia="en-GB"/>
        </w:rPr>
        <w:t xml:space="preserve">81% higher than in </w:t>
      </w:r>
      <w:r w:rsidRPr="00B42FE3">
        <w:rPr>
          <w:rFonts w:ascii="Calibri" w:eastAsia="Times New Roman" w:hAnsi="Calibri" w:cs="Calibri"/>
          <w:color w:val="000000"/>
          <w:lang w:eastAsia="en-GB"/>
        </w:rPr>
        <w:t xml:space="preserve">spring months (Santini et al., 2004). </w:t>
      </w:r>
    </w:p>
    <w:p w14:paraId="6F363918" w14:textId="5E3F09D7" w:rsidR="002051A8" w:rsidRPr="00B42FE3" w:rsidRDefault="002051A8" w:rsidP="002051A8">
      <w:pPr>
        <w:spacing w:line="480" w:lineRule="auto"/>
        <w:ind w:firstLine="720"/>
        <w:rPr>
          <w:rFonts w:ascii="Times New Roman" w:eastAsia="Times New Roman" w:hAnsi="Times New Roman" w:cs="Times New Roman"/>
          <w:sz w:val="24"/>
          <w:szCs w:val="24"/>
          <w:lang w:eastAsia="en-GB"/>
        </w:rPr>
      </w:pPr>
      <w:r w:rsidRPr="00B42FE3">
        <w:rPr>
          <w:rFonts w:ascii="Calibri" w:eastAsia="Times New Roman" w:hAnsi="Calibri" w:cs="Calibri"/>
          <w:color w:val="000000"/>
          <w:lang w:eastAsia="en-GB"/>
        </w:rPr>
        <w:t xml:space="preserve">Previous studies have </w:t>
      </w:r>
      <w:r w:rsidR="00960291" w:rsidRPr="00B42FE3">
        <w:rPr>
          <w:rFonts w:ascii="Calibri" w:eastAsia="Times New Roman" w:hAnsi="Calibri" w:cs="Calibri"/>
          <w:color w:val="000000"/>
          <w:lang w:eastAsia="en-GB"/>
        </w:rPr>
        <w:t>ci</w:t>
      </w:r>
      <w:r w:rsidRPr="00B42FE3">
        <w:rPr>
          <w:rFonts w:ascii="Calibri" w:eastAsia="Times New Roman" w:hAnsi="Calibri" w:cs="Calibri"/>
          <w:color w:val="000000"/>
          <w:lang w:eastAsia="en-GB"/>
        </w:rPr>
        <w:t xml:space="preserve">ted desiccation and predation risk as being primary factors in determining limpet activity rates (Jenkins and Hartnoll, 2001; Little, 1989; Little and Stirling, 1985). Here, observed patterns of activity rates should be interpreted with caution as abiotic factors experienced by limpets </w:t>
      </w:r>
      <w:r w:rsidR="00960291" w:rsidRPr="00B42FE3">
        <w:rPr>
          <w:rFonts w:ascii="Calibri" w:eastAsia="Times New Roman" w:hAnsi="Calibri" w:cs="Calibri"/>
          <w:color w:val="000000"/>
          <w:lang w:eastAsia="en-GB"/>
        </w:rPr>
        <w:t>under natural conditions</w:t>
      </w:r>
      <w:r w:rsidRPr="00B42FE3">
        <w:rPr>
          <w:rFonts w:ascii="Calibri" w:eastAsia="Times New Roman" w:hAnsi="Calibri" w:cs="Calibri"/>
          <w:color w:val="000000"/>
          <w:lang w:eastAsia="en-GB"/>
        </w:rPr>
        <w:t xml:space="preserve"> differed</w:t>
      </w:r>
      <w:r w:rsidR="00F266EB" w:rsidRPr="00B42FE3">
        <w:rPr>
          <w:rFonts w:ascii="Calibri" w:eastAsia="Times New Roman" w:hAnsi="Calibri" w:cs="Calibri"/>
          <w:color w:val="000000"/>
          <w:lang w:eastAsia="en-GB"/>
        </w:rPr>
        <w:t xml:space="preserve"> in our experiments. Solar gain and wind chill were absent in the mesocosm and whilst we were able to generate tidal emersion / immersion and control air temperature, we could not simulate synchrony of emersion and low night time or</w:t>
      </w:r>
      <w:r w:rsidR="004F7778" w:rsidRPr="00B42FE3">
        <w:rPr>
          <w:rFonts w:ascii="Calibri" w:eastAsia="Times New Roman" w:hAnsi="Calibri" w:cs="Calibri"/>
          <w:color w:val="000000"/>
          <w:lang w:eastAsia="en-GB"/>
        </w:rPr>
        <w:t xml:space="preserve"> daytime</w:t>
      </w:r>
      <w:r w:rsidR="00F266EB" w:rsidRPr="00B42FE3">
        <w:rPr>
          <w:rFonts w:ascii="Calibri" w:eastAsia="Times New Roman" w:hAnsi="Calibri" w:cs="Calibri"/>
          <w:color w:val="000000"/>
          <w:lang w:eastAsia="en-GB"/>
        </w:rPr>
        <w:t xml:space="preserve"> highs of air temperature that may augment stresses of emersion at both extremes of the spectrum. </w:t>
      </w:r>
      <w:r w:rsidRPr="00B42FE3">
        <w:rPr>
          <w:rFonts w:ascii="Calibri" w:eastAsia="Times New Roman" w:hAnsi="Calibri" w:cs="Calibri"/>
          <w:color w:val="000000"/>
          <w:lang w:eastAsia="en-GB"/>
        </w:rPr>
        <w:t xml:space="preserve"> Solar radiation is known to have a strong influence on heat flux experienced by limpets and therefore has a large impact on desiccation risk (Denny et al., 2011). Wind speed is also known </w:t>
      </w:r>
      <w:r w:rsidRPr="00B42FE3">
        <w:rPr>
          <w:rFonts w:ascii="Calibri" w:eastAsia="Times New Roman" w:hAnsi="Calibri" w:cs="Calibri"/>
          <w:color w:val="000000"/>
          <w:lang w:eastAsia="en-GB"/>
        </w:rPr>
        <w:lastRenderedPageBreak/>
        <w:t xml:space="preserve">to influence limpet body temperature and therefore chance of desiccation (Fraser et al., 2016; Williams and Morritt, 1995).   </w:t>
      </w:r>
      <w:r w:rsidR="004F7778" w:rsidRPr="00B42FE3">
        <w:rPr>
          <w:rFonts w:ascii="Calibri" w:eastAsia="Times New Roman" w:hAnsi="Calibri" w:cs="Calibri"/>
          <w:color w:val="000000"/>
          <w:lang w:eastAsia="en-GB"/>
        </w:rPr>
        <w:t>These limitations of our study methodology, including the short acclimation periods we used, represent potential sources of confounding in our study; however, these parameters were the same for both species studied</w:t>
      </w:r>
      <w:r w:rsidR="00FB124F" w:rsidRPr="00B42FE3">
        <w:rPr>
          <w:rFonts w:ascii="Calibri" w:eastAsia="Times New Roman" w:hAnsi="Calibri" w:cs="Calibri"/>
          <w:color w:val="000000"/>
          <w:lang w:eastAsia="en-GB"/>
        </w:rPr>
        <w:t>.</w:t>
      </w:r>
    </w:p>
    <w:p w14:paraId="441C4EC3" w14:textId="496CDFF9" w:rsidR="002051A8" w:rsidRPr="00B42FE3" w:rsidRDefault="002051A8" w:rsidP="00B24C57">
      <w:pPr>
        <w:spacing w:line="480" w:lineRule="auto"/>
        <w:rPr>
          <w:rFonts w:ascii="Calibri" w:eastAsia="Times New Roman" w:hAnsi="Calibri" w:cs="Calibri"/>
          <w:color w:val="000000"/>
          <w:lang w:eastAsia="en-GB"/>
        </w:rPr>
      </w:pPr>
      <w:r w:rsidRPr="00B42FE3">
        <w:rPr>
          <w:rFonts w:ascii="Calibri" w:eastAsia="Times New Roman" w:hAnsi="Calibri" w:cs="Calibri"/>
          <w:color w:val="000000"/>
          <w:lang w:eastAsia="en-GB"/>
        </w:rPr>
        <w:tab/>
        <w:t xml:space="preserve">Previous studies have observed a significant effect of temperature on tenacity ability of </w:t>
      </w:r>
      <w:r w:rsidR="00C50AE3" w:rsidRPr="00B42FE3">
        <w:rPr>
          <w:rFonts w:ascii="Calibri" w:eastAsia="Times New Roman" w:hAnsi="Calibri" w:cs="Calibri"/>
          <w:color w:val="000000"/>
          <w:lang w:eastAsia="en-GB"/>
        </w:rPr>
        <w:t xml:space="preserve">both </w:t>
      </w:r>
      <w:r w:rsidRPr="00B42FE3">
        <w:rPr>
          <w:rFonts w:ascii="Calibri" w:eastAsia="Times New Roman" w:hAnsi="Calibri" w:cs="Calibri"/>
          <w:color w:val="000000"/>
          <w:lang w:eastAsia="en-GB"/>
        </w:rPr>
        <w:t>limpets (Davenport, 1997; Grenon and Walker, 1981; Morley et al., 2011) and other marine organisms (Flammang et al., 2002; Santos and Flammang, 2007). The results of the present investigation indicate temperature had a significant impact on duration</w:t>
      </w:r>
      <w:r w:rsidR="00954006" w:rsidRPr="00B42FE3">
        <w:rPr>
          <w:rFonts w:ascii="Calibri" w:eastAsia="Times New Roman" w:hAnsi="Calibri" w:cs="Calibri"/>
          <w:color w:val="000000"/>
          <w:lang w:eastAsia="en-GB"/>
        </w:rPr>
        <w:t xml:space="preserve"> tenacity</w:t>
      </w:r>
      <w:r w:rsidR="00C50AE3" w:rsidRPr="00B42FE3">
        <w:rPr>
          <w:rFonts w:ascii="Calibri" w:eastAsia="Times New Roman" w:hAnsi="Calibri" w:cs="Calibri"/>
          <w:color w:val="000000"/>
          <w:lang w:eastAsia="en-GB"/>
        </w:rPr>
        <w:t>,</w:t>
      </w:r>
      <w:r w:rsidRPr="00B42FE3">
        <w:rPr>
          <w:rFonts w:ascii="Calibri" w:eastAsia="Times New Roman" w:hAnsi="Calibri" w:cs="Calibri"/>
          <w:color w:val="000000"/>
          <w:lang w:eastAsia="en-GB"/>
        </w:rPr>
        <w:t xml:space="preserve"> affecting each species </w:t>
      </w:r>
      <w:r w:rsidR="00C50AE3" w:rsidRPr="00B42FE3">
        <w:rPr>
          <w:rFonts w:ascii="Calibri" w:eastAsia="Times New Roman" w:hAnsi="Calibri" w:cs="Calibri"/>
          <w:color w:val="000000"/>
          <w:lang w:eastAsia="en-GB"/>
        </w:rPr>
        <w:t>differ</w:t>
      </w:r>
      <w:r w:rsidRPr="00B42FE3">
        <w:rPr>
          <w:rFonts w:ascii="Calibri" w:eastAsia="Times New Roman" w:hAnsi="Calibri" w:cs="Calibri"/>
          <w:color w:val="000000"/>
          <w:lang w:eastAsia="en-GB"/>
        </w:rPr>
        <w:t>ently</w:t>
      </w:r>
      <w:r w:rsidR="00954006" w:rsidRPr="00B42FE3">
        <w:rPr>
          <w:rFonts w:ascii="Calibri" w:eastAsia="Times New Roman" w:hAnsi="Calibri" w:cs="Calibri"/>
          <w:color w:val="000000"/>
          <w:lang w:eastAsia="en-GB"/>
        </w:rPr>
        <w:t>.</w:t>
      </w:r>
      <w:r w:rsidRPr="00B42FE3">
        <w:rPr>
          <w:rFonts w:ascii="Calibri" w:eastAsia="Times New Roman" w:hAnsi="Calibri" w:cs="Calibri"/>
          <w:color w:val="000000"/>
          <w:lang w:eastAsia="en-GB"/>
        </w:rPr>
        <w:t xml:space="preserve"> </w:t>
      </w:r>
      <w:r w:rsidRPr="00B42FE3">
        <w:rPr>
          <w:rFonts w:ascii="Calibri" w:eastAsia="Times New Roman" w:hAnsi="Calibri" w:cs="Calibri"/>
          <w:i/>
          <w:iCs/>
          <w:color w:val="000000"/>
          <w:lang w:eastAsia="en-GB"/>
        </w:rPr>
        <w:t>P. depressa</w:t>
      </w:r>
      <w:r w:rsidRPr="00B42FE3">
        <w:rPr>
          <w:rFonts w:ascii="Calibri" w:eastAsia="Times New Roman" w:hAnsi="Calibri" w:cs="Calibri"/>
          <w:color w:val="000000"/>
          <w:lang w:eastAsia="en-GB"/>
        </w:rPr>
        <w:t xml:space="preserve"> </w:t>
      </w:r>
      <w:r w:rsidR="00C50AE3" w:rsidRPr="00B42FE3">
        <w:rPr>
          <w:rFonts w:ascii="Calibri" w:eastAsia="Times New Roman" w:hAnsi="Calibri" w:cs="Calibri"/>
          <w:color w:val="000000"/>
          <w:lang w:eastAsia="en-GB"/>
        </w:rPr>
        <w:t>exhibited greater</w:t>
      </w:r>
      <w:r w:rsidRPr="00B42FE3">
        <w:rPr>
          <w:rFonts w:ascii="Calibri" w:eastAsia="Times New Roman" w:hAnsi="Calibri" w:cs="Calibri"/>
          <w:color w:val="000000"/>
          <w:lang w:eastAsia="en-GB"/>
        </w:rPr>
        <w:t xml:space="preserve"> tenacity</w:t>
      </w:r>
      <w:r w:rsidR="00C50AE3" w:rsidRPr="00B42FE3">
        <w:rPr>
          <w:rFonts w:ascii="Calibri" w:eastAsia="Times New Roman" w:hAnsi="Calibri" w:cs="Calibri"/>
          <w:color w:val="000000"/>
          <w:lang w:eastAsia="en-GB"/>
        </w:rPr>
        <w:t xml:space="preserve"> at higher temperatures</w:t>
      </w:r>
      <w:r w:rsidRPr="00B42FE3">
        <w:rPr>
          <w:rFonts w:ascii="Calibri" w:eastAsia="Times New Roman" w:hAnsi="Calibri" w:cs="Calibri"/>
          <w:color w:val="000000"/>
          <w:lang w:eastAsia="en-GB"/>
        </w:rPr>
        <w:t xml:space="preserve">, </w:t>
      </w:r>
      <w:r w:rsidR="00C50AE3" w:rsidRPr="00B42FE3">
        <w:rPr>
          <w:rFonts w:ascii="Calibri" w:eastAsia="Times New Roman" w:hAnsi="Calibri" w:cs="Calibri"/>
          <w:color w:val="000000"/>
          <w:lang w:eastAsia="en-GB"/>
        </w:rPr>
        <w:t>whist the opposite</w:t>
      </w:r>
      <w:r w:rsidRPr="00B42FE3">
        <w:rPr>
          <w:rFonts w:ascii="Calibri" w:eastAsia="Times New Roman" w:hAnsi="Calibri" w:cs="Calibri"/>
          <w:color w:val="000000"/>
          <w:lang w:eastAsia="en-GB"/>
        </w:rPr>
        <w:t xml:space="preserve"> </w:t>
      </w:r>
      <w:r w:rsidR="006E071D" w:rsidRPr="00B42FE3">
        <w:rPr>
          <w:rFonts w:ascii="Calibri" w:eastAsia="Times New Roman" w:hAnsi="Calibri" w:cs="Calibri"/>
          <w:color w:val="000000"/>
          <w:lang w:eastAsia="en-GB"/>
        </w:rPr>
        <w:t xml:space="preserve">was seen for </w:t>
      </w:r>
      <w:r w:rsidRPr="00B42FE3">
        <w:rPr>
          <w:rFonts w:ascii="Calibri" w:eastAsia="Times New Roman" w:hAnsi="Calibri" w:cs="Calibri"/>
          <w:i/>
          <w:iCs/>
          <w:color w:val="000000"/>
          <w:lang w:eastAsia="en-GB"/>
        </w:rPr>
        <w:t>P. vulgata.</w:t>
      </w:r>
      <w:r w:rsidRPr="00B42FE3">
        <w:rPr>
          <w:rFonts w:ascii="Calibri" w:eastAsia="Times New Roman" w:hAnsi="Calibri" w:cs="Calibri"/>
          <w:color w:val="000000"/>
          <w:lang w:eastAsia="en-GB"/>
        </w:rPr>
        <w:t xml:space="preserve"> It has previously been suggested that temperature can affect muscular structures and enzyme activity which may therefore impact muscular reaction speed, muscular </w:t>
      </w:r>
      <w:r w:rsidR="00954006" w:rsidRPr="00B42FE3">
        <w:rPr>
          <w:rFonts w:ascii="Calibri" w:eastAsia="Times New Roman" w:hAnsi="Calibri" w:cs="Calibri"/>
          <w:color w:val="000000"/>
          <w:lang w:eastAsia="en-GB"/>
        </w:rPr>
        <w:t>force,</w:t>
      </w:r>
      <w:r w:rsidRPr="00B42FE3">
        <w:rPr>
          <w:rFonts w:ascii="Calibri" w:eastAsia="Times New Roman" w:hAnsi="Calibri" w:cs="Calibri"/>
          <w:color w:val="000000"/>
          <w:lang w:eastAsia="en-GB"/>
        </w:rPr>
        <w:t xml:space="preserve"> and endurance (Kordas et al., 2011; Pörtner, 2002). The relationship between temperature and </w:t>
      </w:r>
      <w:r w:rsidR="0099148C" w:rsidRPr="00B42FE3">
        <w:rPr>
          <w:rFonts w:ascii="Calibri" w:eastAsia="Times New Roman" w:hAnsi="Calibri" w:cs="Calibri"/>
          <w:color w:val="000000"/>
          <w:lang w:eastAsia="en-GB"/>
        </w:rPr>
        <w:t>duration of tenacity</w:t>
      </w:r>
      <w:r w:rsidRPr="00B42FE3">
        <w:rPr>
          <w:rFonts w:ascii="Calibri" w:eastAsia="Times New Roman" w:hAnsi="Calibri" w:cs="Calibri"/>
          <w:color w:val="000000"/>
          <w:lang w:eastAsia="en-GB"/>
        </w:rPr>
        <w:t xml:space="preserve"> is</w:t>
      </w:r>
      <w:r w:rsidR="006E071D" w:rsidRPr="00B42FE3">
        <w:rPr>
          <w:rFonts w:ascii="Calibri" w:eastAsia="Times New Roman" w:hAnsi="Calibri" w:cs="Calibri"/>
          <w:color w:val="000000"/>
          <w:lang w:eastAsia="en-GB"/>
        </w:rPr>
        <w:t xml:space="preserve"> </w:t>
      </w:r>
      <w:r w:rsidRPr="00B42FE3">
        <w:rPr>
          <w:rFonts w:ascii="Calibri" w:eastAsia="Times New Roman" w:hAnsi="Calibri" w:cs="Calibri"/>
          <w:color w:val="000000"/>
          <w:lang w:eastAsia="en-GB"/>
        </w:rPr>
        <w:t xml:space="preserve">likely to reflect an integrated measure of the thermal impact </w:t>
      </w:r>
      <w:r w:rsidR="006E071D" w:rsidRPr="00B42FE3">
        <w:rPr>
          <w:rFonts w:ascii="Calibri" w:eastAsia="Times New Roman" w:hAnsi="Calibri" w:cs="Calibri"/>
          <w:color w:val="000000"/>
          <w:lang w:eastAsia="en-GB"/>
        </w:rPr>
        <w:t>upon</w:t>
      </w:r>
      <w:r w:rsidRPr="00B42FE3">
        <w:rPr>
          <w:rFonts w:ascii="Calibri" w:eastAsia="Times New Roman" w:hAnsi="Calibri" w:cs="Calibri"/>
          <w:color w:val="000000"/>
          <w:lang w:eastAsia="en-GB"/>
        </w:rPr>
        <w:t xml:space="preserve"> several limpet organs. </w:t>
      </w:r>
      <w:r w:rsidR="006E071D" w:rsidRPr="00B42FE3">
        <w:rPr>
          <w:rFonts w:ascii="Calibri" w:eastAsia="Times New Roman" w:hAnsi="Calibri" w:cs="Calibri"/>
          <w:color w:val="000000"/>
          <w:lang w:eastAsia="en-GB"/>
        </w:rPr>
        <w:t>It is likely,</w:t>
      </w:r>
      <w:r w:rsidRPr="00B42FE3">
        <w:rPr>
          <w:rFonts w:ascii="Calibri" w:eastAsia="Times New Roman" w:hAnsi="Calibri" w:cs="Calibri"/>
          <w:color w:val="000000"/>
          <w:lang w:eastAsia="en-GB"/>
        </w:rPr>
        <w:t xml:space="preserve"> therefore that temperature influences the functions of </w:t>
      </w:r>
      <w:r w:rsidRPr="00B42FE3">
        <w:rPr>
          <w:rFonts w:ascii="Calibri" w:eastAsia="Times New Roman" w:hAnsi="Calibri" w:cs="Calibri"/>
          <w:i/>
          <w:iCs/>
          <w:color w:val="000000"/>
          <w:lang w:eastAsia="en-GB"/>
        </w:rPr>
        <w:t>P. vulgata</w:t>
      </w:r>
      <w:r w:rsidRPr="00B42FE3">
        <w:rPr>
          <w:rFonts w:ascii="Calibri" w:eastAsia="Times New Roman" w:hAnsi="Calibri" w:cs="Calibri"/>
          <w:color w:val="000000"/>
          <w:lang w:eastAsia="en-GB"/>
        </w:rPr>
        <w:t xml:space="preserve"> and </w:t>
      </w:r>
      <w:r w:rsidRPr="00B42FE3">
        <w:rPr>
          <w:rFonts w:ascii="Calibri" w:eastAsia="Times New Roman" w:hAnsi="Calibri" w:cs="Calibri"/>
          <w:i/>
          <w:iCs/>
          <w:color w:val="000000"/>
          <w:lang w:eastAsia="en-GB"/>
        </w:rPr>
        <w:t>P. depressa</w:t>
      </w:r>
      <w:r w:rsidRPr="00B42FE3">
        <w:rPr>
          <w:rFonts w:ascii="Calibri" w:eastAsia="Times New Roman" w:hAnsi="Calibri" w:cs="Calibri"/>
          <w:color w:val="000000"/>
          <w:lang w:eastAsia="en-GB"/>
        </w:rPr>
        <w:t xml:space="preserve"> </w:t>
      </w:r>
      <w:r w:rsidR="006E071D" w:rsidRPr="00B42FE3">
        <w:rPr>
          <w:rFonts w:ascii="Calibri" w:eastAsia="Times New Roman" w:hAnsi="Calibri" w:cs="Calibri"/>
          <w:color w:val="000000"/>
          <w:lang w:eastAsia="en-GB"/>
        </w:rPr>
        <w:t>differently</w:t>
      </w:r>
      <w:r w:rsidRPr="00B42FE3">
        <w:rPr>
          <w:rFonts w:ascii="Calibri" w:eastAsia="Times New Roman" w:hAnsi="Calibri" w:cs="Calibri"/>
          <w:color w:val="000000"/>
          <w:lang w:eastAsia="en-GB"/>
        </w:rPr>
        <w:t xml:space="preserve"> and impact</w:t>
      </w:r>
      <w:r w:rsidR="006E071D" w:rsidRPr="00B42FE3">
        <w:rPr>
          <w:rFonts w:ascii="Calibri" w:eastAsia="Times New Roman" w:hAnsi="Calibri" w:cs="Calibri"/>
          <w:color w:val="000000"/>
          <w:lang w:eastAsia="en-GB"/>
        </w:rPr>
        <w:t>s</w:t>
      </w:r>
      <w:r w:rsidRPr="00B42FE3">
        <w:rPr>
          <w:rFonts w:ascii="Calibri" w:eastAsia="Times New Roman" w:hAnsi="Calibri" w:cs="Calibri"/>
          <w:color w:val="000000"/>
          <w:lang w:eastAsia="en-GB"/>
        </w:rPr>
        <w:t xml:space="preserve"> a variety of different life </w:t>
      </w:r>
      <w:r w:rsidR="006E071D" w:rsidRPr="00B42FE3">
        <w:rPr>
          <w:rFonts w:ascii="Calibri" w:eastAsia="Times New Roman" w:hAnsi="Calibri" w:cs="Calibri"/>
          <w:color w:val="000000"/>
          <w:lang w:eastAsia="en-GB"/>
        </w:rPr>
        <w:t>processes;</w:t>
      </w:r>
      <w:r w:rsidRPr="00B42FE3">
        <w:rPr>
          <w:rFonts w:ascii="Calibri" w:eastAsia="Times New Roman" w:hAnsi="Calibri" w:cs="Calibri"/>
          <w:color w:val="000000"/>
          <w:lang w:eastAsia="en-GB"/>
        </w:rPr>
        <w:t xml:space="preserve"> further studies are required to determine the full influence</w:t>
      </w:r>
      <w:r w:rsidR="006E071D" w:rsidRPr="00B42FE3">
        <w:rPr>
          <w:rFonts w:ascii="Calibri" w:eastAsia="Times New Roman" w:hAnsi="Calibri" w:cs="Calibri"/>
          <w:color w:val="000000"/>
          <w:lang w:eastAsia="en-GB"/>
        </w:rPr>
        <w:t xml:space="preserve"> of changing thermal regimes upon the ecology and distribution of the two species</w:t>
      </w:r>
      <w:r w:rsidRPr="00B42FE3">
        <w:rPr>
          <w:rFonts w:ascii="Calibri" w:eastAsia="Times New Roman" w:hAnsi="Calibri" w:cs="Calibri"/>
          <w:color w:val="000000"/>
          <w:lang w:eastAsia="en-GB"/>
        </w:rPr>
        <w:t xml:space="preserve">. </w:t>
      </w:r>
    </w:p>
    <w:p w14:paraId="7902CBE6" w14:textId="77777777" w:rsidR="00DB1874" w:rsidRPr="00B42FE3" w:rsidRDefault="00DB1874" w:rsidP="00DB1874">
      <w:pPr>
        <w:spacing w:line="480" w:lineRule="auto"/>
        <w:ind w:firstLine="720"/>
        <w:rPr>
          <w:rFonts w:ascii="Times New Roman" w:eastAsia="Times New Roman" w:hAnsi="Times New Roman" w:cs="Times New Roman"/>
          <w:sz w:val="24"/>
          <w:szCs w:val="24"/>
          <w:lang w:eastAsia="en-GB"/>
        </w:rPr>
      </w:pPr>
      <w:r w:rsidRPr="00B42FE3">
        <w:rPr>
          <w:rFonts w:ascii="Calibri" w:eastAsia="Times New Roman" w:hAnsi="Calibri" w:cs="Calibri"/>
          <w:color w:val="000000"/>
          <w:lang w:eastAsia="en-GB"/>
        </w:rPr>
        <w:t xml:space="preserve">From present results, it can be summarised that </w:t>
      </w:r>
      <w:bookmarkStart w:id="6" w:name="_Hlk55052916"/>
      <w:r w:rsidRPr="00B42FE3">
        <w:rPr>
          <w:rFonts w:ascii="Calibri" w:eastAsia="Times New Roman" w:hAnsi="Calibri" w:cs="Calibri"/>
          <w:i/>
          <w:iCs/>
          <w:color w:val="000000"/>
          <w:lang w:eastAsia="en-GB"/>
        </w:rPr>
        <w:t xml:space="preserve">P. depressa </w:t>
      </w:r>
      <w:r w:rsidRPr="00B42FE3">
        <w:rPr>
          <w:rFonts w:ascii="Calibri" w:eastAsia="Times New Roman" w:hAnsi="Calibri" w:cs="Calibri"/>
          <w:color w:val="000000"/>
          <w:lang w:eastAsia="en-GB"/>
        </w:rPr>
        <w:t xml:space="preserve">and </w:t>
      </w:r>
      <w:r w:rsidRPr="00B42FE3">
        <w:rPr>
          <w:rFonts w:ascii="Calibri" w:eastAsia="Times New Roman" w:hAnsi="Calibri" w:cs="Calibri"/>
          <w:i/>
          <w:iCs/>
          <w:color w:val="000000"/>
          <w:lang w:eastAsia="en-GB"/>
        </w:rPr>
        <w:t xml:space="preserve">P. vulgata </w:t>
      </w:r>
      <w:r w:rsidRPr="00B42FE3">
        <w:rPr>
          <w:rFonts w:ascii="Calibri" w:eastAsia="Times New Roman" w:hAnsi="Calibri" w:cs="Calibri"/>
          <w:color w:val="000000"/>
          <w:lang w:eastAsia="en-GB"/>
        </w:rPr>
        <w:t>appear to express different thermal responses</w:t>
      </w:r>
      <w:bookmarkEnd w:id="6"/>
      <w:r w:rsidRPr="00B42FE3">
        <w:rPr>
          <w:rFonts w:ascii="Calibri" w:eastAsia="Times New Roman" w:hAnsi="Calibri" w:cs="Calibri"/>
          <w:color w:val="000000"/>
          <w:lang w:eastAsia="en-GB"/>
        </w:rPr>
        <w:t xml:space="preserve">. Both species appear to perform better at 13.5°C where feeding rates are highest; feeding rates of </w:t>
      </w:r>
      <w:r w:rsidRPr="00B42FE3">
        <w:rPr>
          <w:rFonts w:ascii="Calibri" w:eastAsia="Times New Roman" w:hAnsi="Calibri" w:cs="Calibri"/>
          <w:i/>
          <w:iCs/>
          <w:color w:val="000000"/>
          <w:lang w:eastAsia="en-GB"/>
        </w:rPr>
        <w:t>P. depressa</w:t>
      </w:r>
      <w:r w:rsidRPr="00B42FE3">
        <w:rPr>
          <w:rFonts w:ascii="Calibri" w:eastAsia="Times New Roman" w:hAnsi="Calibri" w:cs="Calibri"/>
          <w:color w:val="000000"/>
          <w:lang w:eastAsia="en-GB"/>
        </w:rPr>
        <w:t xml:space="preserve"> are greatly depressed at 11°C whist </w:t>
      </w:r>
      <w:r w:rsidRPr="00B42FE3">
        <w:rPr>
          <w:rFonts w:ascii="Calibri" w:eastAsia="Times New Roman" w:hAnsi="Calibri" w:cs="Calibri"/>
          <w:i/>
          <w:iCs/>
          <w:color w:val="000000"/>
          <w:lang w:eastAsia="en-GB"/>
        </w:rPr>
        <w:t>P. vulgata</w:t>
      </w:r>
      <w:r w:rsidRPr="00B42FE3">
        <w:rPr>
          <w:rFonts w:ascii="Calibri" w:eastAsia="Times New Roman" w:hAnsi="Calibri" w:cs="Calibri"/>
          <w:color w:val="000000"/>
          <w:lang w:eastAsia="en-GB"/>
        </w:rPr>
        <w:t xml:space="preserve"> maintained a similar rate of feeding at the two temperature extremes. This suggests that while </w:t>
      </w:r>
      <w:r w:rsidRPr="00B42FE3">
        <w:rPr>
          <w:rFonts w:ascii="Calibri" w:eastAsia="Times New Roman" w:hAnsi="Calibri" w:cs="Calibri"/>
          <w:i/>
          <w:iCs/>
          <w:color w:val="000000"/>
          <w:lang w:eastAsia="en-GB"/>
        </w:rPr>
        <w:t xml:space="preserve">P. vulgata </w:t>
      </w:r>
      <w:r w:rsidRPr="00B42FE3">
        <w:rPr>
          <w:rFonts w:ascii="Calibri" w:eastAsia="Times New Roman" w:hAnsi="Calibri" w:cs="Calibri"/>
          <w:color w:val="000000"/>
          <w:lang w:eastAsia="en-GB"/>
        </w:rPr>
        <w:t xml:space="preserve">is more eurythermal, </w:t>
      </w:r>
      <w:r w:rsidRPr="00B42FE3">
        <w:rPr>
          <w:rFonts w:ascii="Calibri" w:eastAsia="Times New Roman" w:hAnsi="Calibri" w:cs="Calibri"/>
          <w:i/>
          <w:iCs/>
          <w:color w:val="000000"/>
          <w:lang w:eastAsia="en-GB"/>
        </w:rPr>
        <w:t>P. depressa</w:t>
      </w:r>
      <w:r w:rsidRPr="00B42FE3">
        <w:rPr>
          <w:rFonts w:ascii="Calibri" w:eastAsia="Times New Roman" w:hAnsi="Calibri" w:cs="Calibri"/>
          <w:color w:val="000000"/>
          <w:lang w:eastAsia="en-GB"/>
        </w:rPr>
        <w:t xml:space="preserve"> is better able to function at warmer compared to cooler temperatures, mirroring it’s Lusitanian geographic origins; however, in order to confidently predict future distribution patterns, more research is needed over a wider range of temperatures to identify optimal, upper and lower thermal limits for key functions in each species. </w:t>
      </w:r>
    </w:p>
    <w:p w14:paraId="0D066769" w14:textId="49F1B26D" w:rsidR="002051A8" w:rsidRPr="00B42FE3" w:rsidRDefault="002051A8" w:rsidP="002051A8">
      <w:pPr>
        <w:spacing w:line="480" w:lineRule="auto"/>
        <w:rPr>
          <w:rFonts w:ascii="Calibri" w:eastAsia="Times New Roman" w:hAnsi="Calibri" w:cs="Calibri"/>
          <w:color w:val="000000"/>
          <w:lang w:eastAsia="en-GB"/>
        </w:rPr>
      </w:pPr>
      <w:r w:rsidRPr="00B42FE3">
        <w:rPr>
          <w:rFonts w:ascii="Calibri" w:eastAsia="Times New Roman" w:hAnsi="Calibri" w:cs="Calibri"/>
          <w:color w:val="000000"/>
          <w:lang w:eastAsia="en-GB"/>
        </w:rPr>
        <w:lastRenderedPageBreak/>
        <w:tab/>
        <w:t>An overarching aim of this investigation was to provide information on the mechanistic responses of limpets to</w:t>
      </w:r>
      <w:r w:rsidR="004F7778" w:rsidRPr="00B42FE3">
        <w:rPr>
          <w:rFonts w:ascii="Calibri" w:eastAsia="Times New Roman" w:hAnsi="Calibri" w:cs="Calibri"/>
          <w:color w:val="000000"/>
          <w:lang w:eastAsia="en-GB"/>
        </w:rPr>
        <w:t xml:space="preserve"> sub-lethal</w:t>
      </w:r>
      <w:r w:rsidRPr="00B42FE3">
        <w:rPr>
          <w:rFonts w:ascii="Calibri" w:eastAsia="Times New Roman" w:hAnsi="Calibri" w:cs="Calibri"/>
          <w:color w:val="000000"/>
          <w:lang w:eastAsia="en-GB"/>
        </w:rPr>
        <w:t xml:space="preserve"> temperature</w:t>
      </w:r>
      <w:r w:rsidR="004F7778" w:rsidRPr="00B42FE3">
        <w:rPr>
          <w:rFonts w:ascii="Calibri" w:eastAsia="Times New Roman" w:hAnsi="Calibri" w:cs="Calibri"/>
          <w:color w:val="000000"/>
          <w:lang w:eastAsia="en-GB"/>
        </w:rPr>
        <w:t xml:space="preserve"> stress</w:t>
      </w:r>
      <w:r w:rsidRPr="00B42FE3">
        <w:rPr>
          <w:rFonts w:ascii="Calibri" w:eastAsia="Times New Roman" w:hAnsi="Calibri" w:cs="Calibri"/>
          <w:color w:val="000000"/>
          <w:lang w:eastAsia="en-GB"/>
        </w:rPr>
        <w:t xml:space="preserve"> in the hope that observations made could </w:t>
      </w:r>
      <w:r w:rsidR="004F7778" w:rsidRPr="00B42FE3">
        <w:rPr>
          <w:rFonts w:ascii="Calibri" w:eastAsia="Times New Roman" w:hAnsi="Calibri" w:cs="Calibri"/>
          <w:color w:val="000000"/>
          <w:lang w:eastAsia="en-GB"/>
        </w:rPr>
        <w:t>inform future studies using</w:t>
      </w:r>
      <w:r w:rsidRPr="00B42FE3">
        <w:rPr>
          <w:rFonts w:ascii="Calibri" w:eastAsia="Times New Roman" w:hAnsi="Calibri" w:cs="Calibri"/>
          <w:color w:val="000000"/>
          <w:lang w:eastAsia="en-GB"/>
        </w:rPr>
        <w:t xml:space="preserve"> species distribution modelling (SDM)</w:t>
      </w:r>
      <w:r w:rsidR="0043190D" w:rsidRPr="00B42FE3">
        <w:rPr>
          <w:rFonts w:ascii="Calibri" w:eastAsia="Times New Roman" w:hAnsi="Calibri" w:cs="Calibri"/>
          <w:color w:val="000000"/>
          <w:lang w:eastAsia="en-GB"/>
        </w:rPr>
        <w:t>,</w:t>
      </w:r>
      <w:r w:rsidRPr="00B42FE3">
        <w:rPr>
          <w:rFonts w:ascii="Calibri" w:eastAsia="Times New Roman" w:hAnsi="Calibri" w:cs="Calibri"/>
          <w:color w:val="000000"/>
          <w:lang w:eastAsia="en-GB"/>
        </w:rPr>
        <w:t xml:space="preserve"> </w:t>
      </w:r>
      <w:r w:rsidR="004F7778" w:rsidRPr="00B42FE3">
        <w:rPr>
          <w:rFonts w:ascii="Calibri" w:eastAsia="Times New Roman" w:hAnsi="Calibri" w:cs="Calibri"/>
          <w:color w:val="000000"/>
          <w:lang w:eastAsia="en-GB"/>
        </w:rPr>
        <w:t>improving our</w:t>
      </w:r>
      <w:r w:rsidRPr="00B42FE3">
        <w:rPr>
          <w:rFonts w:ascii="Calibri" w:eastAsia="Times New Roman" w:hAnsi="Calibri" w:cs="Calibri"/>
          <w:color w:val="000000"/>
          <w:lang w:eastAsia="en-GB"/>
        </w:rPr>
        <w:t xml:space="preserve"> ability to predict future impacts of climate change. </w:t>
      </w:r>
      <w:r w:rsidR="004D70E9" w:rsidRPr="00B42FE3">
        <w:rPr>
          <w:rFonts w:ascii="Calibri" w:eastAsia="Times New Roman" w:hAnsi="Calibri" w:cs="Calibri"/>
          <w:color w:val="000000"/>
          <w:lang w:eastAsia="en-GB"/>
        </w:rPr>
        <w:t>Comprehensive knowledge of species fitness and environmental conditions is vital to improve accuracy of</w:t>
      </w:r>
      <w:r w:rsidRPr="00B42FE3">
        <w:rPr>
          <w:rFonts w:ascii="Calibri" w:eastAsia="Times New Roman" w:hAnsi="Calibri" w:cs="Calibri"/>
          <w:color w:val="000000"/>
          <w:lang w:eastAsia="en-GB"/>
        </w:rPr>
        <w:t xml:space="preserve"> mechanistic</w:t>
      </w:r>
      <w:r w:rsidR="004D70E9" w:rsidRPr="00B42FE3">
        <w:rPr>
          <w:rFonts w:ascii="Calibri" w:eastAsia="Times New Roman" w:hAnsi="Calibri" w:cs="Calibri"/>
          <w:color w:val="000000"/>
          <w:lang w:eastAsia="en-GB"/>
        </w:rPr>
        <w:t xml:space="preserve"> SDMs</w:t>
      </w:r>
      <w:r w:rsidR="00D20FC6" w:rsidRPr="00B42FE3">
        <w:rPr>
          <w:rFonts w:ascii="Calibri" w:eastAsia="Times New Roman" w:hAnsi="Calibri" w:cs="Calibri"/>
          <w:color w:val="000000"/>
          <w:lang w:eastAsia="en-GB"/>
        </w:rPr>
        <w:t xml:space="preserve"> </w:t>
      </w:r>
      <w:r w:rsidRPr="00B42FE3">
        <w:rPr>
          <w:rFonts w:ascii="Calibri" w:eastAsia="Times New Roman" w:hAnsi="Calibri" w:cs="Calibri"/>
          <w:color w:val="000000"/>
          <w:lang w:eastAsia="en-GB"/>
        </w:rPr>
        <w:t xml:space="preserve">(which factor in biological processes) (Buckley et al., 2010). </w:t>
      </w:r>
      <w:r w:rsidR="0043190D" w:rsidRPr="00B42FE3">
        <w:rPr>
          <w:rFonts w:ascii="Calibri" w:eastAsia="Times New Roman" w:hAnsi="Calibri" w:cs="Calibri"/>
          <w:color w:val="000000"/>
          <w:lang w:eastAsia="en-GB"/>
        </w:rPr>
        <w:t>However,</w:t>
      </w:r>
      <w:r w:rsidRPr="00B42FE3">
        <w:rPr>
          <w:rFonts w:ascii="Calibri" w:eastAsia="Times New Roman" w:hAnsi="Calibri" w:cs="Calibri"/>
          <w:color w:val="000000"/>
          <w:lang w:eastAsia="en-GB"/>
        </w:rPr>
        <w:t xml:space="preserve"> errors in </w:t>
      </w:r>
      <w:r w:rsidR="0043190D" w:rsidRPr="00B42FE3">
        <w:rPr>
          <w:rFonts w:ascii="Calibri" w:eastAsia="Times New Roman" w:hAnsi="Calibri" w:cs="Calibri"/>
          <w:color w:val="000000"/>
          <w:lang w:eastAsia="en-GB"/>
        </w:rPr>
        <w:t>parameterising</w:t>
      </w:r>
      <w:r w:rsidRPr="00B42FE3">
        <w:rPr>
          <w:rFonts w:ascii="Calibri" w:eastAsia="Times New Roman" w:hAnsi="Calibri" w:cs="Calibri"/>
          <w:color w:val="000000"/>
          <w:lang w:eastAsia="en-GB"/>
        </w:rPr>
        <w:t xml:space="preserve"> SDM</w:t>
      </w:r>
      <w:r w:rsidR="0043190D" w:rsidRPr="00B42FE3">
        <w:rPr>
          <w:rFonts w:ascii="Calibri" w:eastAsia="Times New Roman" w:hAnsi="Calibri" w:cs="Calibri"/>
          <w:color w:val="000000"/>
          <w:lang w:eastAsia="en-GB"/>
        </w:rPr>
        <w:t>s</w:t>
      </w:r>
      <w:r w:rsidRPr="00B42FE3">
        <w:rPr>
          <w:rFonts w:ascii="Calibri" w:eastAsia="Times New Roman" w:hAnsi="Calibri" w:cs="Calibri"/>
          <w:color w:val="000000"/>
          <w:lang w:eastAsia="en-GB"/>
        </w:rPr>
        <w:t xml:space="preserve"> can confound accuracy reducing effectiveness</w:t>
      </w:r>
      <w:r w:rsidR="0043190D" w:rsidRPr="00B42FE3">
        <w:rPr>
          <w:rFonts w:ascii="Calibri" w:eastAsia="Times New Roman" w:hAnsi="Calibri" w:cs="Calibri"/>
          <w:color w:val="000000"/>
          <w:lang w:eastAsia="en-GB"/>
        </w:rPr>
        <w:t>.</w:t>
      </w:r>
      <w:r w:rsidRPr="00B42FE3">
        <w:rPr>
          <w:rFonts w:ascii="Calibri" w:eastAsia="Times New Roman" w:hAnsi="Calibri" w:cs="Calibri"/>
          <w:color w:val="000000"/>
          <w:lang w:eastAsia="en-GB"/>
        </w:rPr>
        <w:t xml:space="preserve"> </w:t>
      </w:r>
      <w:r w:rsidR="0043190D" w:rsidRPr="00B42FE3">
        <w:rPr>
          <w:rFonts w:ascii="Calibri" w:eastAsia="Times New Roman" w:hAnsi="Calibri" w:cs="Calibri"/>
          <w:color w:val="000000"/>
          <w:lang w:eastAsia="en-GB"/>
        </w:rPr>
        <w:t>I</w:t>
      </w:r>
      <w:r w:rsidRPr="00B42FE3">
        <w:rPr>
          <w:rFonts w:ascii="Calibri" w:eastAsia="Times New Roman" w:hAnsi="Calibri" w:cs="Calibri"/>
          <w:color w:val="000000"/>
          <w:lang w:eastAsia="en-GB"/>
        </w:rPr>
        <w:t>t is vital</w:t>
      </w:r>
      <w:r w:rsidR="0043190D" w:rsidRPr="00B42FE3">
        <w:rPr>
          <w:rFonts w:ascii="Calibri" w:eastAsia="Times New Roman" w:hAnsi="Calibri" w:cs="Calibri"/>
          <w:color w:val="000000"/>
          <w:lang w:eastAsia="en-GB"/>
        </w:rPr>
        <w:t>, therefore, that</w:t>
      </w:r>
      <w:r w:rsidRPr="00B42FE3">
        <w:rPr>
          <w:rFonts w:ascii="Calibri" w:eastAsia="Times New Roman" w:hAnsi="Calibri" w:cs="Calibri"/>
          <w:color w:val="000000"/>
          <w:lang w:eastAsia="en-GB"/>
        </w:rPr>
        <w:t xml:space="preserve"> a</w:t>
      </w:r>
      <w:r w:rsidR="0043190D" w:rsidRPr="00B42FE3">
        <w:rPr>
          <w:rFonts w:ascii="Calibri" w:eastAsia="Times New Roman" w:hAnsi="Calibri" w:cs="Calibri"/>
          <w:color w:val="000000"/>
          <w:lang w:eastAsia="en-GB"/>
        </w:rPr>
        <w:t xml:space="preserve"> </w:t>
      </w:r>
      <w:r w:rsidR="00817A62" w:rsidRPr="00B42FE3">
        <w:rPr>
          <w:rFonts w:ascii="Calibri" w:eastAsia="Times New Roman" w:hAnsi="Calibri" w:cs="Calibri"/>
          <w:color w:val="000000"/>
          <w:lang w:eastAsia="en-GB"/>
        </w:rPr>
        <w:t xml:space="preserve">more </w:t>
      </w:r>
      <w:r w:rsidR="0043190D" w:rsidRPr="00B42FE3">
        <w:rPr>
          <w:rFonts w:ascii="Calibri" w:eastAsia="Times New Roman" w:hAnsi="Calibri" w:cs="Calibri"/>
          <w:color w:val="000000"/>
          <w:lang w:eastAsia="en-GB"/>
        </w:rPr>
        <w:t>comprehensive knowledge and</w:t>
      </w:r>
      <w:r w:rsidRPr="00B42FE3">
        <w:rPr>
          <w:rFonts w:ascii="Calibri" w:eastAsia="Times New Roman" w:hAnsi="Calibri" w:cs="Calibri"/>
          <w:color w:val="000000"/>
          <w:lang w:eastAsia="en-GB"/>
        </w:rPr>
        <w:t xml:space="preserve"> understanding o</w:t>
      </w:r>
      <w:r w:rsidR="00817A62" w:rsidRPr="00B42FE3">
        <w:rPr>
          <w:rFonts w:ascii="Calibri" w:eastAsia="Times New Roman" w:hAnsi="Calibri" w:cs="Calibri"/>
          <w:color w:val="000000"/>
          <w:lang w:eastAsia="en-GB"/>
        </w:rPr>
        <w:t>f</w:t>
      </w:r>
      <w:r w:rsidRPr="00B42FE3">
        <w:rPr>
          <w:rFonts w:ascii="Calibri" w:eastAsia="Times New Roman" w:hAnsi="Calibri" w:cs="Calibri"/>
          <w:color w:val="000000"/>
          <w:lang w:eastAsia="en-GB"/>
        </w:rPr>
        <w:t xml:space="preserve"> thermal impacts </w:t>
      </w:r>
      <w:r w:rsidR="0043190D" w:rsidRPr="00B42FE3">
        <w:rPr>
          <w:rFonts w:ascii="Calibri" w:eastAsia="Times New Roman" w:hAnsi="Calibri" w:cs="Calibri"/>
          <w:color w:val="000000"/>
          <w:lang w:eastAsia="en-GB"/>
        </w:rPr>
        <w:t>upon</w:t>
      </w:r>
      <w:r w:rsidRPr="00B42FE3">
        <w:rPr>
          <w:rFonts w:ascii="Calibri" w:eastAsia="Times New Roman" w:hAnsi="Calibri" w:cs="Calibri"/>
          <w:color w:val="000000"/>
          <w:lang w:eastAsia="en-GB"/>
        </w:rPr>
        <w:t xml:space="preserve"> physiology</w:t>
      </w:r>
      <w:r w:rsidR="0043190D" w:rsidRPr="00B42FE3">
        <w:rPr>
          <w:rFonts w:ascii="Calibri" w:eastAsia="Times New Roman" w:hAnsi="Calibri" w:cs="Calibri"/>
          <w:color w:val="000000"/>
          <w:lang w:eastAsia="en-GB"/>
        </w:rPr>
        <w:t xml:space="preserve"> and behaviour</w:t>
      </w:r>
      <w:r w:rsidRPr="00B42FE3">
        <w:rPr>
          <w:rFonts w:ascii="Calibri" w:eastAsia="Times New Roman" w:hAnsi="Calibri" w:cs="Calibri"/>
          <w:color w:val="000000"/>
          <w:lang w:eastAsia="en-GB"/>
        </w:rPr>
        <w:t xml:space="preserve"> is </w:t>
      </w:r>
      <w:r w:rsidR="00817A62" w:rsidRPr="00B42FE3">
        <w:rPr>
          <w:rFonts w:ascii="Calibri" w:eastAsia="Times New Roman" w:hAnsi="Calibri" w:cs="Calibri"/>
          <w:color w:val="000000"/>
          <w:lang w:eastAsia="en-GB"/>
        </w:rPr>
        <w:t>acquired</w:t>
      </w:r>
      <w:r w:rsidRPr="00B42FE3">
        <w:rPr>
          <w:rFonts w:ascii="Calibri" w:eastAsia="Times New Roman" w:hAnsi="Calibri" w:cs="Calibri"/>
          <w:color w:val="000000"/>
          <w:lang w:eastAsia="en-GB"/>
        </w:rPr>
        <w:t xml:space="preserve"> if outcomes of climate change are to be successfully predicted (Helmuth et al., 2006).</w:t>
      </w:r>
      <w:r w:rsidR="00817A62" w:rsidRPr="00B42FE3">
        <w:rPr>
          <w:rFonts w:ascii="Calibri" w:eastAsia="Times New Roman" w:hAnsi="Calibri" w:cs="Calibri"/>
          <w:color w:val="000000"/>
          <w:lang w:eastAsia="en-GB"/>
        </w:rPr>
        <w:t xml:space="preserve"> Other behaviours performed </w:t>
      </w:r>
      <w:r w:rsidRPr="00B42FE3">
        <w:rPr>
          <w:rFonts w:ascii="Calibri" w:eastAsia="Times New Roman" w:hAnsi="Calibri" w:cs="Calibri"/>
          <w:color w:val="000000"/>
          <w:lang w:eastAsia="en-GB"/>
        </w:rPr>
        <w:t>to regulate body temperature</w:t>
      </w:r>
      <w:r w:rsidR="00817A62" w:rsidRPr="00B42FE3">
        <w:rPr>
          <w:rFonts w:ascii="Calibri" w:eastAsia="Times New Roman" w:hAnsi="Calibri" w:cs="Calibri"/>
          <w:color w:val="000000"/>
          <w:lang w:eastAsia="en-GB"/>
        </w:rPr>
        <w:t>, for example</w:t>
      </w:r>
      <w:r w:rsidRPr="00B42FE3">
        <w:rPr>
          <w:rFonts w:ascii="Calibri" w:eastAsia="Times New Roman" w:hAnsi="Calibri" w:cs="Calibri"/>
          <w:color w:val="000000"/>
          <w:lang w:eastAsia="en-GB"/>
        </w:rPr>
        <w:t xml:space="preserve"> ‘</w:t>
      </w:r>
      <w:r w:rsidR="002353F2" w:rsidRPr="00B42FE3">
        <w:rPr>
          <w:rFonts w:ascii="Calibri" w:eastAsia="Times New Roman" w:hAnsi="Calibri" w:cs="Calibri"/>
          <w:color w:val="000000"/>
          <w:lang w:eastAsia="en-GB"/>
        </w:rPr>
        <w:t>m</w:t>
      </w:r>
      <w:r w:rsidRPr="00B42FE3">
        <w:rPr>
          <w:rFonts w:ascii="Calibri" w:eastAsia="Times New Roman" w:hAnsi="Calibri" w:cs="Calibri"/>
          <w:color w:val="000000"/>
          <w:lang w:eastAsia="en-GB"/>
        </w:rPr>
        <w:t xml:space="preserve">ushrooming’ in </w:t>
      </w:r>
      <w:r w:rsidRPr="00B42FE3">
        <w:rPr>
          <w:rFonts w:ascii="Calibri" w:eastAsia="Times New Roman" w:hAnsi="Calibri" w:cs="Calibri"/>
          <w:i/>
          <w:iCs/>
          <w:color w:val="000000"/>
          <w:lang w:eastAsia="en-GB"/>
        </w:rPr>
        <w:t xml:space="preserve">Cellana grata </w:t>
      </w:r>
      <w:r w:rsidR="00817A62" w:rsidRPr="00B42FE3">
        <w:rPr>
          <w:rFonts w:ascii="Calibri" w:eastAsia="Times New Roman" w:hAnsi="Calibri" w:cs="Calibri"/>
          <w:color w:val="000000"/>
          <w:lang w:eastAsia="en-GB"/>
        </w:rPr>
        <w:t xml:space="preserve">which </w:t>
      </w:r>
      <w:r w:rsidRPr="00B42FE3">
        <w:rPr>
          <w:rFonts w:ascii="Calibri" w:eastAsia="Times New Roman" w:hAnsi="Calibri" w:cs="Calibri"/>
          <w:color w:val="000000"/>
          <w:lang w:eastAsia="en-GB"/>
        </w:rPr>
        <w:t xml:space="preserve">is thought to </w:t>
      </w:r>
      <w:r w:rsidR="0043190D" w:rsidRPr="00B42FE3">
        <w:rPr>
          <w:rFonts w:ascii="Calibri" w:eastAsia="Times New Roman" w:hAnsi="Calibri" w:cs="Calibri"/>
          <w:color w:val="000000"/>
          <w:lang w:eastAsia="en-GB"/>
        </w:rPr>
        <w:t>reduce</w:t>
      </w:r>
      <w:r w:rsidRPr="00B42FE3">
        <w:rPr>
          <w:rFonts w:ascii="Calibri" w:eastAsia="Times New Roman" w:hAnsi="Calibri" w:cs="Calibri"/>
          <w:color w:val="000000"/>
          <w:lang w:eastAsia="en-GB"/>
        </w:rPr>
        <w:t xml:space="preserve"> body temperature by facilitating evaporative cooling (Williams et al., 2005</w:t>
      </w:r>
      <w:r w:rsidR="00817A62" w:rsidRPr="00B42FE3">
        <w:rPr>
          <w:rFonts w:ascii="Calibri" w:eastAsia="Times New Roman" w:hAnsi="Calibri" w:cs="Calibri"/>
          <w:color w:val="000000"/>
          <w:lang w:eastAsia="en-GB"/>
        </w:rPr>
        <w:t xml:space="preserve">), </w:t>
      </w:r>
      <w:r w:rsidRPr="00B42FE3">
        <w:rPr>
          <w:rFonts w:ascii="Calibri" w:eastAsia="Times New Roman" w:hAnsi="Calibri" w:cs="Calibri"/>
          <w:color w:val="000000"/>
          <w:lang w:eastAsia="en-GB"/>
        </w:rPr>
        <w:t xml:space="preserve">should </w:t>
      </w:r>
      <w:r w:rsidR="00817A62" w:rsidRPr="00B42FE3">
        <w:rPr>
          <w:rFonts w:ascii="Calibri" w:eastAsia="Times New Roman" w:hAnsi="Calibri" w:cs="Calibri"/>
          <w:color w:val="000000"/>
          <w:lang w:eastAsia="en-GB"/>
        </w:rPr>
        <w:t xml:space="preserve">be included in future studies </w:t>
      </w:r>
      <w:r w:rsidRPr="00B42FE3">
        <w:rPr>
          <w:rFonts w:ascii="Calibri" w:eastAsia="Times New Roman" w:hAnsi="Calibri" w:cs="Calibri"/>
          <w:color w:val="000000"/>
          <w:lang w:eastAsia="en-GB"/>
        </w:rPr>
        <w:t>investigat</w:t>
      </w:r>
      <w:r w:rsidR="00817A62" w:rsidRPr="00B42FE3">
        <w:rPr>
          <w:rFonts w:ascii="Calibri" w:eastAsia="Times New Roman" w:hAnsi="Calibri" w:cs="Calibri"/>
          <w:color w:val="000000"/>
          <w:lang w:eastAsia="en-GB"/>
        </w:rPr>
        <w:t>ing</w:t>
      </w:r>
      <w:r w:rsidRPr="00B42FE3">
        <w:rPr>
          <w:rFonts w:ascii="Calibri" w:eastAsia="Times New Roman" w:hAnsi="Calibri" w:cs="Calibri"/>
          <w:color w:val="000000"/>
          <w:lang w:eastAsia="en-GB"/>
        </w:rPr>
        <w:t xml:space="preserve"> impact of behavioural adaptations </w:t>
      </w:r>
      <w:r w:rsidR="0043190D" w:rsidRPr="00B42FE3">
        <w:rPr>
          <w:rFonts w:ascii="Calibri" w:eastAsia="Times New Roman" w:hAnsi="Calibri" w:cs="Calibri"/>
          <w:color w:val="000000"/>
          <w:lang w:eastAsia="en-GB"/>
        </w:rPr>
        <w:t>upon</w:t>
      </w:r>
      <w:r w:rsidRPr="00B42FE3">
        <w:rPr>
          <w:rFonts w:ascii="Calibri" w:eastAsia="Times New Roman" w:hAnsi="Calibri" w:cs="Calibri"/>
          <w:color w:val="000000"/>
          <w:lang w:eastAsia="en-GB"/>
        </w:rPr>
        <w:t xml:space="preserve"> limpet body temperature as they may provide mechanisms allowing species to </w:t>
      </w:r>
      <w:r w:rsidR="0043190D" w:rsidRPr="00B42FE3">
        <w:rPr>
          <w:rFonts w:ascii="Calibri" w:eastAsia="Times New Roman" w:hAnsi="Calibri" w:cs="Calibri"/>
          <w:color w:val="000000"/>
          <w:lang w:eastAsia="en-GB"/>
        </w:rPr>
        <w:t>persist during</w:t>
      </w:r>
      <w:r w:rsidRPr="00B42FE3">
        <w:rPr>
          <w:rFonts w:ascii="Calibri" w:eastAsia="Times New Roman" w:hAnsi="Calibri" w:cs="Calibri"/>
          <w:color w:val="000000"/>
          <w:lang w:eastAsia="en-GB"/>
        </w:rPr>
        <w:t xml:space="preserve"> higher than expected levels of thermal stress. </w:t>
      </w:r>
      <w:r w:rsidR="00817A62" w:rsidRPr="00B42FE3">
        <w:rPr>
          <w:rFonts w:ascii="Calibri" w:eastAsia="Times New Roman" w:hAnsi="Calibri" w:cs="Calibri"/>
          <w:color w:val="000000"/>
          <w:lang w:eastAsia="en-GB"/>
        </w:rPr>
        <w:t xml:space="preserve">Here, manipulative experimentation results, although not conclusive, indicate that </w:t>
      </w:r>
      <w:r w:rsidR="00817A62" w:rsidRPr="00B42FE3">
        <w:rPr>
          <w:rFonts w:ascii="Calibri" w:eastAsia="Times New Roman" w:hAnsi="Calibri" w:cs="Calibri"/>
          <w:i/>
          <w:iCs/>
          <w:color w:val="000000"/>
          <w:lang w:eastAsia="en-GB"/>
        </w:rPr>
        <w:t xml:space="preserve">P. depressa </w:t>
      </w:r>
      <w:r w:rsidR="00817A62" w:rsidRPr="00B42FE3">
        <w:rPr>
          <w:rFonts w:ascii="Calibri" w:eastAsia="Times New Roman" w:hAnsi="Calibri" w:cs="Calibri"/>
          <w:color w:val="000000"/>
          <w:lang w:eastAsia="en-GB"/>
        </w:rPr>
        <w:t xml:space="preserve">has a lesser capacity to tolerate cold temperatures than </w:t>
      </w:r>
      <w:r w:rsidR="00817A62" w:rsidRPr="00B42FE3">
        <w:rPr>
          <w:rFonts w:ascii="Calibri" w:eastAsia="Times New Roman" w:hAnsi="Calibri" w:cs="Calibri"/>
          <w:i/>
          <w:iCs/>
          <w:color w:val="000000"/>
          <w:lang w:eastAsia="en-GB"/>
        </w:rPr>
        <w:t>P. vulgata</w:t>
      </w:r>
      <w:r w:rsidR="00817A62" w:rsidRPr="00B42FE3">
        <w:rPr>
          <w:rFonts w:ascii="Calibri" w:eastAsia="Times New Roman" w:hAnsi="Calibri" w:cs="Calibri"/>
          <w:iCs/>
          <w:color w:val="000000"/>
          <w:lang w:eastAsia="en-GB"/>
        </w:rPr>
        <w:t xml:space="preserve"> which </w:t>
      </w:r>
      <w:r w:rsidR="00817A62" w:rsidRPr="00B42FE3">
        <w:rPr>
          <w:rFonts w:ascii="Calibri" w:eastAsia="Times New Roman" w:hAnsi="Calibri" w:cs="Calibri"/>
          <w:color w:val="000000"/>
          <w:lang w:eastAsia="en-GB"/>
        </w:rPr>
        <w:t>appears to have a wider window of tolerance and functions more effectively at lower temperatures.</w:t>
      </w:r>
    </w:p>
    <w:p w14:paraId="784A2B59" w14:textId="594CFDFE" w:rsidR="002051A8" w:rsidRPr="00B42FE3" w:rsidRDefault="00817A62">
      <w:pPr>
        <w:spacing w:line="480" w:lineRule="auto"/>
        <w:ind w:firstLine="720"/>
        <w:rPr>
          <w:rFonts w:ascii="Times New Roman" w:eastAsia="Times New Roman" w:hAnsi="Times New Roman" w:cs="Times New Roman"/>
          <w:sz w:val="24"/>
          <w:szCs w:val="24"/>
          <w:lang w:eastAsia="en-GB"/>
        </w:rPr>
      </w:pPr>
      <w:r w:rsidRPr="00B42FE3">
        <w:rPr>
          <w:rFonts w:ascii="Calibri" w:eastAsia="Times New Roman" w:hAnsi="Calibri" w:cs="Calibri"/>
          <w:color w:val="000000"/>
          <w:lang w:eastAsia="en-GB"/>
        </w:rPr>
        <w:t>I</w:t>
      </w:r>
      <w:r w:rsidR="002051A8" w:rsidRPr="00B42FE3">
        <w:rPr>
          <w:rFonts w:ascii="Calibri" w:eastAsia="Times New Roman" w:hAnsi="Calibri" w:cs="Calibri"/>
          <w:color w:val="000000"/>
          <w:lang w:eastAsia="en-GB"/>
        </w:rPr>
        <w:t xml:space="preserve">ntertidal </w:t>
      </w:r>
      <w:r w:rsidRPr="00B42FE3">
        <w:rPr>
          <w:rFonts w:ascii="Calibri" w:eastAsia="Times New Roman" w:hAnsi="Calibri" w:cs="Calibri"/>
          <w:color w:val="000000"/>
          <w:lang w:eastAsia="en-GB"/>
        </w:rPr>
        <w:t xml:space="preserve">rocky </w:t>
      </w:r>
      <w:r w:rsidR="002051A8" w:rsidRPr="00B42FE3">
        <w:rPr>
          <w:rFonts w:ascii="Calibri" w:eastAsia="Times New Roman" w:hAnsi="Calibri" w:cs="Calibri"/>
          <w:color w:val="000000"/>
          <w:lang w:eastAsia="en-GB"/>
        </w:rPr>
        <w:t>ecosystems are one of the most temporally and spatial complex habitats of all. A broader understanding of</w:t>
      </w:r>
      <w:r w:rsidR="0043190D" w:rsidRPr="00B42FE3">
        <w:rPr>
          <w:rFonts w:ascii="Calibri" w:eastAsia="Times New Roman" w:hAnsi="Calibri" w:cs="Calibri"/>
          <w:color w:val="000000"/>
          <w:lang w:eastAsia="en-GB"/>
        </w:rPr>
        <w:t xml:space="preserve"> context-sensitive (e.g. immersion / emersion)</w:t>
      </w:r>
      <w:r w:rsidR="002051A8" w:rsidRPr="00B42FE3">
        <w:rPr>
          <w:rFonts w:ascii="Calibri" w:eastAsia="Times New Roman" w:hAnsi="Calibri" w:cs="Calibri"/>
          <w:color w:val="000000"/>
          <w:lang w:eastAsia="en-GB"/>
        </w:rPr>
        <w:t xml:space="preserve"> </w:t>
      </w:r>
      <w:r w:rsidR="0043190D" w:rsidRPr="00B42FE3">
        <w:rPr>
          <w:rFonts w:ascii="Calibri" w:eastAsia="Times New Roman" w:hAnsi="Calibri" w:cs="Calibri"/>
          <w:color w:val="000000"/>
          <w:lang w:eastAsia="en-GB"/>
        </w:rPr>
        <w:t xml:space="preserve">and </w:t>
      </w:r>
      <w:r w:rsidR="00EF1DE1" w:rsidRPr="00B42FE3">
        <w:rPr>
          <w:rFonts w:ascii="Calibri" w:eastAsia="Times New Roman" w:hAnsi="Calibri" w:cs="Calibri"/>
          <w:color w:val="000000"/>
          <w:lang w:eastAsia="en-GB"/>
        </w:rPr>
        <w:t>small-scale</w:t>
      </w:r>
      <w:r w:rsidR="002051A8" w:rsidRPr="00B42FE3">
        <w:rPr>
          <w:rFonts w:ascii="Calibri" w:eastAsia="Times New Roman" w:hAnsi="Calibri" w:cs="Calibri"/>
          <w:color w:val="000000"/>
          <w:lang w:eastAsia="en-GB"/>
        </w:rPr>
        <w:t xml:space="preserve"> environmental conditions experienced by limpets </w:t>
      </w:r>
      <w:r w:rsidR="00D029A0" w:rsidRPr="00B42FE3">
        <w:rPr>
          <w:rFonts w:ascii="Calibri" w:eastAsia="Times New Roman" w:hAnsi="Calibri" w:cs="Calibri"/>
          <w:color w:val="000000"/>
          <w:lang w:eastAsia="en-GB"/>
        </w:rPr>
        <w:t>can only improve the</w:t>
      </w:r>
      <w:r w:rsidR="002051A8" w:rsidRPr="00B42FE3">
        <w:rPr>
          <w:rFonts w:ascii="Calibri" w:eastAsia="Times New Roman" w:hAnsi="Calibri" w:cs="Calibri"/>
          <w:color w:val="000000"/>
          <w:lang w:eastAsia="en-GB"/>
        </w:rPr>
        <w:t xml:space="preserve"> predictive power</w:t>
      </w:r>
      <w:r w:rsidR="0043190D" w:rsidRPr="00B42FE3">
        <w:rPr>
          <w:rFonts w:ascii="Calibri" w:eastAsia="Times New Roman" w:hAnsi="Calibri" w:cs="Calibri"/>
          <w:color w:val="000000"/>
          <w:lang w:eastAsia="en-GB"/>
        </w:rPr>
        <w:t xml:space="preserve"> of future SDM</w:t>
      </w:r>
      <w:r w:rsidR="00D029A0" w:rsidRPr="00B42FE3">
        <w:rPr>
          <w:rFonts w:ascii="Calibri" w:eastAsia="Times New Roman" w:hAnsi="Calibri" w:cs="Calibri"/>
          <w:color w:val="000000"/>
          <w:lang w:eastAsia="en-GB"/>
        </w:rPr>
        <w:t>s</w:t>
      </w:r>
      <w:r w:rsidR="002051A8" w:rsidRPr="00B42FE3">
        <w:rPr>
          <w:rFonts w:ascii="Calibri" w:eastAsia="Times New Roman" w:hAnsi="Calibri" w:cs="Calibri"/>
          <w:color w:val="000000"/>
          <w:lang w:eastAsia="en-GB"/>
        </w:rPr>
        <w:t xml:space="preserve">. The development of biomimetic loggers </w:t>
      </w:r>
      <w:r w:rsidR="0043190D" w:rsidRPr="00B42FE3">
        <w:rPr>
          <w:rFonts w:ascii="Calibri" w:eastAsia="Times New Roman" w:hAnsi="Calibri" w:cs="Calibri"/>
          <w:color w:val="000000"/>
          <w:lang w:eastAsia="en-GB"/>
        </w:rPr>
        <w:t>allows realistic data acquisition</w:t>
      </w:r>
      <w:r w:rsidR="002051A8" w:rsidRPr="00B42FE3">
        <w:rPr>
          <w:rFonts w:ascii="Calibri" w:eastAsia="Times New Roman" w:hAnsi="Calibri" w:cs="Calibri"/>
          <w:color w:val="000000"/>
          <w:lang w:eastAsia="en-GB"/>
        </w:rPr>
        <w:t xml:space="preserve"> to be </w:t>
      </w:r>
      <w:r w:rsidR="0043190D" w:rsidRPr="00B42FE3">
        <w:rPr>
          <w:rFonts w:ascii="Calibri" w:eastAsia="Times New Roman" w:hAnsi="Calibri" w:cs="Calibri"/>
          <w:color w:val="000000"/>
          <w:lang w:eastAsia="en-GB"/>
        </w:rPr>
        <w:t>achiev</w:t>
      </w:r>
      <w:r w:rsidR="002051A8" w:rsidRPr="00B42FE3">
        <w:rPr>
          <w:rFonts w:ascii="Calibri" w:eastAsia="Times New Roman" w:hAnsi="Calibri" w:cs="Calibri"/>
          <w:color w:val="000000"/>
          <w:lang w:eastAsia="en-GB"/>
        </w:rPr>
        <w:t xml:space="preserve">ed relatively cheaply compared to traditional methods (Lima and Wethey, 2009). This should be </w:t>
      </w:r>
      <w:r w:rsidR="0043190D" w:rsidRPr="00B42FE3">
        <w:rPr>
          <w:rFonts w:ascii="Calibri" w:eastAsia="Times New Roman" w:hAnsi="Calibri" w:cs="Calibri"/>
          <w:color w:val="000000"/>
          <w:lang w:eastAsia="en-GB"/>
        </w:rPr>
        <w:t>exploited</w:t>
      </w:r>
      <w:r w:rsidR="002051A8" w:rsidRPr="00B42FE3">
        <w:rPr>
          <w:rFonts w:ascii="Calibri" w:eastAsia="Times New Roman" w:hAnsi="Calibri" w:cs="Calibri"/>
          <w:color w:val="000000"/>
          <w:lang w:eastAsia="en-GB"/>
        </w:rPr>
        <w:t xml:space="preserve"> in future studies to provide an array of data allowing ecologists to form a detailed understanding of the complexity of environmental factors affecting organisms on the rocky shore</w:t>
      </w:r>
      <w:r w:rsidR="00056B94" w:rsidRPr="00B42FE3">
        <w:rPr>
          <w:rFonts w:ascii="Calibri" w:eastAsia="Times New Roman" w:hAnsi="Calibri" w:cs="Calibri"/>
          <w:color w:val="000000"/>
          <w:lang w:eastAsia="en-GB"/>
        </w:rPr>
        <w:t>, without the need to displace them</w:t>
      </w:r>
      <w:r w:rsidR="002051A8" w:rsidRPr="00B42FE3">
        <w:rPr>
          <w:rFonts w:ascii="Calibri" w:eastAsia="Times New Roman" w:hAnsi="Calibri" w:cs="Calibri"/>
          <w:color w:val="000000"/>
          <w:lang w:eastAsia="en-GB"/>
        </w:rPr>
        <w:t xml:space="preserve">. </w:t>
      </w:r>
      <w:r w:rsidR="00D029A0" w:rsidRPr="00B42FE3">
        <w:rPr>
          <w:rFonts w:ascii="Calibri" w:eastAsia="Times New Roman" w:hAnsi="Calibri" w:cs="Calibri"/>
          <w:color w:val="000000"/>
          <w:lang w:eastAsia="en-GB"/>
        </w:rPr>
        <w:t xml:space="preserve"> </w:t>
      </w:r>
      <w:r w:rsidR="00056B94" w:rsidRPr="00B42FE3">
        <w:rPr>
          <w:rFonts w:ascii="Calibri" w:eastAsia="Times New Roman" w:hAnsi="Calibri" w:cs="Calibri"/>
          <w:color w:val="000000"/>
          <w:lang w:eastAsia="en-GB"/>
        </w:rPr>
        <w:t xml:space="preserve">As parameterisation of SDMs improves, the importance of assemblage-level effects upon biological ‘error’ is likely to increase, with cascading interactions confounding further gains in predictive power. </w:t>
      </w:r>
      <w:r w:rsidR="002051A8" w:rsidRPr="00B42FE3">
        <w:rPr>
          <w:rFonts w:ascii="Calibri" w:eastAsia="Times New Roman" w:hAnsi="Calibri" w:cs="Calibri"/>
          <w:color w:val="000000"/>
          <w:lang w:eastAsia="en-GB"/>
        </w:rPr>
        <w:t xml:space="preserve">In addition to enhancing the knowledge of the </w:t>
      </w:r>
      <w:r w:rsidR="002051A8" w:rsidRPr="00B42FE3">
        <w:rPr>
          <w:rFonts w:ascii="Calibri" w:eastAsia="Times New Roman" w:hAnsi="Calibri" w:cs="Calibri"/>
          <w:color w:val="000000"/>
          <w:lang w:eastAsia="en-GB"/>
        </w:rPr>
        <w:lastRenderedPageBreak/>
        <w:t>physiological</w:t>
      </w:r>
      <w:r w:rsidR="00D029A0" w:rsidRPr="00B42FE3">
        <w:rPr>
          <w:rFonts w:ascii="Calibri" w:eastAsia="Times New Roman" w:hAnsi="Calibri" w:cs="Calibri"/>
          <w:color w:val="000000"/>
          <w:lang w:eastAsia="en-GB"/>
        </w:rPr>
        <w:t xml:space="preserve"> and behavioural</w:t>
      </w:r>
      <w:r w:rsidR="002051A8" w:rsidRPr="00B42FE3">
        <w:rPr>
          <w:rFonts w:ascii="Calibri" w:eastAsia="Times New Roman" w:hAnsi="Calibri" w:cs="Calibri"/>
          <w:color w:val="000000"/>
          <w:lang w:eastAsia="en-GB"/>
        </w:rPr>
        <w:t xml:space="preserve"> response</w:t>
      </w:r>
      <w:r w:rsidR="00D029A0" w:rsidRPr="00B42FE3">
        <w:rPr>
          <w:rFonts w:ascii="Calibri" w:eastAsia="Times New Roman" w:hAnsi="Calibri" w:cs="Calibri"/>
          <w:color w:val="000000"/>
          <w:lang w:eastAsia="en-GB"/>
        </w:rPr>
        <w:t>s</w:t>
      </w:r>
      <w:r w:rsidR="002051A8" w:rsidRPr="00B42FE3">
        <w:rPr>
          <w:rFonts w:ascii="Calibri" w:eastAsia="Times New Roman" w:hAnsi="Calibri" w:cs="Calibri"/>
          <w:color w:val="000000"/>
          <w:lang w:eastAsia="en-GB"/>
        </w:rPr>
        <w:t xml:space="preserve"> of the target species</w:t>
      </w:r>
      <w:r w:rsidR="00056B94" w:rsidRPr="00B42FE3">
        <w:rPr>
          <w:rFonts w:ascii="Calibri" w:eastAsia="Times New Roman" w:hAnsi="Calibri" w:cs="Calibri"/>
          <w:color w:val="000000"/>
          <w:lang w:eastAsia="en-GB"/>
        </w:rPr>
        <w:t xml:space="preserve"> to temperature</w:t>
      </w:r>
      <w:r w:rsidR="002051A8" w:rsidRPr="00B42FE3">
        <w:rPr>
          <w:rFonts w:ascii="Calibri" w:eastAsia="Times New Roman" w:hAnsi="Calibri" w:cs="Calibri"/>
          <w:color w:val="000000"/>
          <w:lang w:eastAsia="en-GB"/>
        </w:rPr>
        <w:t xml:space="preserve">, future studies should investigate how temperature may influence </w:t>
      </w:r>
      <w:r w:rsidR="00056B94" w:rsidRPr="00B42FE3">
        <w:rPr>
          <w:rFonts w:ascii="Calibri" w:eastAsia="Times New Roman" w:hAnsi="Calibri" w:cs="Calibri"/>
          <w:color w:val="000000"/>
          <w:lang w:eastAsia="en-GB"/>
        </w:rPr>
        <w:t xml:space="preserve">keystone </w:t>
      </w:r>
      <w:r w:rsidR="002051A8" w:rsidRPr="00B42FE3">
        <w:rPr>
          <w:rFonts w:ascii="Calibri" w:eastAsia="Times New Roman" w:hAnsi="Calibri" w:cs="Calibri"/>
          <w:color w:val="000000"/>
          <w:lang w:eastAsia="en-GB"/>
        </w:rPr>
        <w:t xml:space="preserve">species </w:t>
      </w:r>
      <w:r w:rsidR="00056B94" w:rsidRPr="00B42FE3">
        <w:rPr>
          <w:rFonts w:ascii="Calibri" w:eastAsia="Times New Roman" w:hAnsi="Calibri" w:cs="Calibri"/>
          <w:color w:val="000000"/>
          <w:lang w:eastAsia="en-GB"/>
        </w:rPr>
        <w:t>mediating</w:t>
      </w:r>
      <w:r w:rsidR="002051A8" w:rsidRPr="00B42FE3">
        <w:rPr>
          <w:rFonts w:ascii="Calibri" w:eastAsia="Times New Roman" w:hAnsi="Calibri" w:cs="Calibri"/>
          <w:color w:val="000000"/>
          <w:lang w:eastAsia="en-GB"/>
        </w:rPr>
        <w:t xml:space="preserve"> ecological interactions</w:t>
      </w:r>
      <w:r w:rsidR="00C274D3" w:rsidRPr="00B42FE3">
        <w:rPr>
          <w:rFonts w:ascii="Calibri" w:eastAsia="Times New Roman" w:hAnsi="Calibri" w:cs="Calibri"/>
          <w:color w:val="000000"/>
          <w:lang w:eastAsia="en-GB"/>
        </w:rPr>
        <w:t>.</w:t>
      </w:r>
      <w:r w:rsidR="002051A8" w:rsidRPr="00B42FE3">
        <w:rPr>
          <w:rFonts w:ascii="Calibri" w:eastAsia="Times New Roman" w:hAnsi="Calibri" w:cs="Calibri"/>
          <w:color w:val="000000"/>
          <w:lang w:eastAsia="en-GB"/>
        </w:rPr>
        <w:t xml:space="preserve"> Understanding key ecological interactions may be an important step in improving the ability to forecast distribution shifts.     </w:t>
      </w:r>
    </w:p>
    <w:p w14:paraId="0CD09CFE" w14:textId="060D518E" w:rsidR="00056B94" w:rsidRPr="00B42FE3" w:rsidRDefault="00056B94" w:rsidP="00056B94">
      <w:pPr>
        <w:spacing w:line="480" w:lineRule="auto"/>
        <w:rPr>
          <w:sz w:val="28"/>
          <w:szCs w:val="28"/>
        </w:rPr>
      </w:pPr>
      <w:r w:rsidRPr="00B42FE3">
        <w:rPr>
          <w:sz w:val="28"/>
          <w:szCs w:val="28"/>
        </w:rPr>
        <w:t>Acknowledgements</w:t>
      </w:r>
    </w:p>
    <w:p w14:paraId="493A25F4" w14:textId="7081AA73" w:rsidR="00056B94" w:rsidRPr="00B42FE3" w:rsidRDefault="00056B94" w:rsidP="00056B94">
      <w:pPr>
        <w:spacing w:line="480" w:lineRule="auto"/>
      </w:pPr>
      <w:r w:rsidRPr="00B42FE3">
        <w:t>This study was conducted in part at the Mieszkowska Mesocosm, The Marine Biology Association (UK). JR thanks Aaron Barrett at the Brunel Workshop, Plymouth University, Kevin Atkins and Kathryn Pack at the MBA and Tom Pilgrem and Rowan Henthorn for consistent support during field work.</w:t>
      </w:r>
      <w:r w:rsidR="003004E3" w:rsidRPr="00B42FE3">
        <w:t xml:space="preserve"> The authors are particularly grateful to the editor and referees whose commitment and care helped dramatically improve the manuscript.</w:t>
      </w:r>
    </w:p>
    <w:p w14:paraId="5E602E6B" w14:textId="77777777" w:rsidR="00E42454" w:rsidRPr="00B42FE3" w:rsidRDefault="00E42454" w:rsidP="00E42454">
      <w:pPr>
        <w:spacing w:line="480" w:lineRule="auto"/>
      </w:pPr>
      <w:r w:rsidRPr="00B42FE3">
        <w:t>This research did not receive any specific grant from funding agencies in the public, commercial, or not-for-profit sectors.</w:t>
      </w:r>
    </w:p>
    <w:p w14:paraId="614FB0AF" w14:textId="1DBBFDA7" w:rsidR="00056B94" w:rsidRPr="00B42FE3" w:rsidRDefault="00056B94" w:rsidP="00B908F3">
      <w:pPr>
        <w:spacing w:line="480" w:lineRule="auto"/>
      </w:pPr>
    </w:p>
    <w:p w14:paraId="4FFEB640" w14:textId="139170AF" w:rsidR="00402744" w:rsidRPr="00B42FE3" w:rsidRDefault="00402744" w:rsidP="00B908F3">
      <w:pPr>
        <w:spacing w:line="480" w:lineRule="auto"/>
      </w:pPr>
    </w:p>
    <w:p w14:paraId="4D9CA571" w14:textId="727BB957" w:rsidR="005F21CF" w:rsidRPr="00B42FE3" w:rsidRDefault="005F21CF" w:rsidP="00B908F3">
      <w:pPr>
        <w:spacing w:line="480" w:lineRule="auto"/>
      </w:pPr>
    </w:p>
    <w:p w14:paraId="0F823FA3" w14:textId="23715B34" w:rsidR="005F21CF" w:rsidRPr="00B42FE3" w:rsidRDefault="005F21CF" w:rsidP="00B908F3">
      <w:pPr>
        <w:spacing w:line="480" w:lineRule="auto"/>
      </w:pPr>
    </w:p>
    <w:p w14:paraId="4EC4A1BF" w14:textId="77777777" w:rsidR="005F21CF" w:rsidRPr="00B42FE3" w:rsidRDefault="005F21CF" w:rsidP="00B908F3">
      <w:pPr>
        <w:spacing w:line="480" w:lineRule="auto"/>
      </w:pPr>
    </w:p>
    <w:p w14:paraId="57B5A6A4" w14:textId="77777777" w:rsidR="00703A88" w:rsidRPr="00B42FE3" w:rsidRDefault="00703A88" w:rsidP="00703A88">
      <w:pPr>
        <w:pStyle w:val="Heading1"/>
      </w:pPr>
      <w:r w:rsidRPr="00B42FE3">
        <w:t xml:space="preserve">References </w:t>
      </w:r>
    </w:p>
    <w:p w14:paraId="6EC6D5CA" w14:textId="766D4704" w:rsidR="00703A88" w:rsidRPr="00B42FE3" w:rsidRDefault="00703A88" w:rsidP="00703A88">
      <w:pPr>
        <w:widowControl w:val="0"/>
        <w:autoSpaceDE w:val="0"/>
        <w:autoSpaceDN w:val="0"/>
        <w:adjustRightInd w:val="0"/>
        <w:spacing w:line="360" w:lineRule="auto"/>
        <w:ind w:left="480" w:hanging="480"/>
        <w:rPr>
          <w:rFonts w:ascii="Calibri" w:hAnsi="Calibri" w:cs="Calibri"/>
          <w:noProof/>
          <w:sz w:val="20"/>
          <w:szCs w:val="24"/>
        </w:rPr>
      </w:pPr>
      <w:r w:rsidRPr="00B42FE3">
        <w:t xml:space="preserve"> </w:t>
      </w:r>
      <w:r w:rsidRPr="00B42FE3">
        <w:rPr>
          <w:rFonts w:cstheme="minorHAnsi"/>
          <w:sz w:val="20"/>
          <w:szCs w:val="20"/>
        </w:rPr>
        <w:fldChar w:fldCharType="begin" w:fldLock="1"/>
      </w:r>
      <w:r w:rsidRPr="00B42FE3">
        <w:rPr>
          <w:rFonts w:cstheme="minorHAnsi"/>
          <w:sz w:val="20"/>
          <w:szCs w:val="20"/>
        </w:rPr>
        <w:instrText xml:space="preserve">ADDIN Mendeley Bibliography CSL_BIBLIOGRAPHY </w:instrText>
      </w:r>
      <w:r w:rsidRPr="00B42FE3">
        <w:rPr>
          <w:rFonts w:cstheme="minorHAnsi"/>
          <w:sz w:val="20"/>
          <w:szCs w:val="20"/>
        </w:rPr>
        <w:fldChar w:fldCharType="separate"/>
      </w:r>
    </w:p>
    <w:p w14:paraId="14E24C8D" w14:textId="4D36D17D" w:rsidR="00703A88" w:rsidRPr="00B42FE3" w:rsidRDefault="0013020B"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B</w:t>
      </w:r>
      <w:r w:rsidR="00703A88" w:rsidRPr="00B42FE3">
        <w:rPr>
          <w:rFonts w:ascii="Calibri" w:hAnsi="Calibri" w:cs="Calibri"/>
          <w:noProof/>
          <w:sz w:val="20"/>
          <w:szCs w:val="24"/>
        </w:rPr>
        <w:t xml:space="preserve">jelde, B.E., Todgham, A.E., 2013. Thermal physiology of the fingered limpet </w:t>
      </w:r>
      <w:r w:rsidR="00703A88" w:rsidRPr="00B42FE3">
        <w:rPr>
          <w:rFonts w:ascii="Calibri" w:hAnsi="Calibri" w:cs="Calibri"/>
          <w:i/>
          <w:iCs/>
          <w:noProof/>
          <w:sz w:val="20"/>
          <w:szCs w:val="24"/>
        </w:rPr>
        <w:t>Lottia digitalis</w:t>
      </w:r>
      <w:r w:rsidR="00703A88" w:rsidRPr="00B42FE3">
        <w:rPr>
          <w:rFonts w:ascii="Calibri" w:hAnsi="Calibri" w:cs="Calibri"/>
          <w:noProof/>
          <w:sz w:val="20"/>
          <w:szCs w:val="24"/>
        </w:rPr>
        <w:t xml:space="preserve"> under emersion and immersion. J. Exp. Biol. 216, 2858–69. doi:10.1242/jeb.084178</w:t>
      </w:r>
    </w:p>
    <w:p w14:paraId="489F83CE"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 xml:space="preserve">Boaventura, D., Cancela Da Fonseca, L., Hawkins, S.J., 2002. Analysis of competitive interactions between the limpets </w:t>
      </w:r>
      <w:r w:rsidRPr="00B42FE3">
        <w:rPr>
          <w:rFonts w:ascii="Calibri" w:hAnsi="Calibri" w:cs="Calibri"/>
          <w:i/>
          <w:iCs/>
          <w:noProof/>
          <w:sz w:val="20"/>
          <w:szCs w:val="24"/>
        </w:rPr>
        <w:t>Patella depressa</w:t>
      </w:r>
      <w:r w:rsidRPr="00B42FE3">
        <w:rPr>
          <w:rFonts w:ascii="Calibri" w:hAnsi="Calibri" w:cs="Calibri"/>
          <w:noProof/>
          <w:sz w:val="20"/>
          <w:szCs w:val="24"/>
        </w:rPr>
        <w:t xml:space="preserve"> Pennant and </w:t>
      </w:r>
      <w:r w:rsidRPr="00B42FE3">
        <w:rPr>
          <w:rFonts w:ascii="Calibri" w:hAnsi="Calibri" w:cs="Calibri"/>
          <w:i/>
          <w:iCs/>
          <w:noProof/>
          <w:sz w:val="20"/>
          <w:szCs w:val="24"/>
        </w:rPr>
        <w:t>Patella vulgata</w:t>
      </w:r>
      <w:r w:rsidRPr="00B42FE3">
        <w:rPr>
          <w:rFonts w:ascii="Calibri" w:hAnsi="Calibri" w:cs="Calibri"/>
          <w:noProof/>
          <w:sz w:val="20"/>
          <w:szCs w:val="24"/>
        </w:rPr>
        <w:t xml:space="preserve"> L. on the northern coast of Portugal. J. Exp. Mar. Bio. Ecol. 271, 171–188. doi:10.1016/S0022-0981(02)00044-8</w:t>
      </w:r>
    </w:p>
    <w:p w14:paraId="7DE8AA88" w14:textId="1948F6CD"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lastRenderedPageBreak/>
        <w:t xml:space="preserve">Boyden, C.R., Zeldis, J.R., 1979. Preliminary observations using an attached microphonic sensor to study </w:t>
      </w:r>
      <w:r w:rsidR="00954006" w:rsidRPr="00B42FE3">
        <w:rPr>
          <w:rFonts w:ascii="Calibri" w:hAnsi="Calibri" w:cs="Calibri"/>
          <w:noProof/>
          <w:sz w:val="20"/>
          <w:szCs w:val="24"/>
        </w:rPr>
        <w:t>f</w:t>
      </w:r>
      <w:r w:rsidRPr="00B42FE3">
        <w:rPr>
          <w:rFonts w:ascii="Calibri" w:hAnsi="Calibri" w:cs="Calibri"/>
          <w:noProof/>
          <w:sz w:val="20"/>
          <w:szCs w:val="24"/>
        </w:rPr>
        <w:t>eeding behaviour of an intertidal limpet. Estuar. Coast. Mar. Sci. 9, 759–769. doi:10.1016/S0302-3524(79)80009-2</w:t>
      </w:r>
    </w:p>
    <w:p w14:paraId="61E32ACD" w14:textId="0CEAD0D9"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 xml:space="preserve">Branch, G.M., 1981. The Biology of Limpets: Physical Factors, Energy Flow, and Ecological Interactions. </w:t>
      </w:r>
      <w:r w:rsidR="00954006" w:rsidRPr="00B42FE3">
        <w:rPr>
          <w:rFonts w:ascii="Calibri" w:hAnsi="Calibri" w:cs="Calibri"/>
          <w:noProof/>
          <w:sz w:val="20"/>
          <w:szCs w:val="24"/>
        </w:rPr>
        <w:t>O</w:t>
      </w:r>
      <w:r w:rsidRPr="00B42FE3">
        <w:rPr>
          <w:rFonts w:ascii="Calibri" w:hAnsi="Calibri" w:cs="Calibri"/>
          <w:noProof/>
          <w:sz w:val="20"/>
          <w:szCs w:val="24"/>
        </w:rPr>
        <w:t>ceanogr. Mar. Biol. 19, 235–380.</w:t>
      </w:r>
    </w:p>
    <w:tbl>
      <w:tblPr>
        <w:tblW w:w="0" w:type="auto"/>
        <w:tblCellSpacing w:w="15" w:type="dxa"/>
        <w:shd w:val="clear" w:color="auto" w:fill="FFFFFF"/>
        <w:tblCellMar>
          <w:left w:w="0" w:type="dxa"/>
          <w:right w:w="0" w:type="dxa"/>
        </w:tblCellMar>
        <w:tblLook w:val="04A0" w:firstRow="1" w:lastRow="0" w:firstColumn="1" w:lastColumn="0" w:noHBand="0" w:noVBand="1"/>
      </w:tblPr>
      <w:tblGrid>
        <w:gridCol w:w="7535"/>
      </w:tblGrid>
      <w:tr w:rsidR="002E4164" w:rsidRPr="00B42FE3" w14:paraId="2B5F4090" w14:textId="77777777" w:rsidTr="00E85814">
        <w:trPr>
          <w:tblCellSpacing w:w="15" w:type="dxa"/>
        </w:trPr>
        <w:tc>
          <w:tcPr>
            <w:tcW w:w="0" w:type="auto"/>
            <w:shd w:val="clear" w:color="auto" w:fill="FFFFFF"/>
            <w:hideMark/>
          </w:tcPr>
          <w:p w14:paraId="474E8C0A" w14:textId="0738EBF9" w:rsidR="002E4164" w:rsidRPr="00B42FE3" w:rsidRDefault="002E4164" w:rsidP="002E4164">
            <w:pPr>
              <w:spacing w:after="0" w:line="240" w:lineRule="auto"/>
              <w:ind w:left="720" w:hanging="720"/>
              <w:rPr>
                <w:rFonts w:ascii="Calibri" w:eastAsia="Times New Roman" w:hAnsi="Calibri" w:cs="Calibri"/>
                <w:sz w:val="20"/>
                <w:szCs w:val="23"/>
                <w:lang w:eastAsia="en-GB"/>
              </w:rPr>
            </w:pPr>
            <w:r w:rsidRPr="00B42FE3">
              <w:rPr>
                <w:rFonts w:ascii="Calibri" w:eastAsia="Times New Roman" w:hAnsi="Calibri" w:cs="Calibri"/>
                <w:sz w:val="20"/>
                <w:szCs w:val="23"/>
                <w:lang w:eastAsia="en-GB"/>
              </w:rPr>
              <w:t xml:space="preserve">Brown, J.H., Gillooly, J.F., Allen, A.P., Savage, V.M., West, G.B., 2004. </w:t>
            </w:r>
            <w:r w:rsidRPr="00B42FE3">
              <w:rPr>
                <w:rFonts w:ascii="Calibri" w:eastAsia="Times New Roman" w:hAnsi="Calibri" w:cs="Calibri"/>
                <w:noProof/>
                <w:sz w:val="20"/>
                <w:szCs w:val="23"/>
                <w:lang w:eastAsia="en-GB"/>
              </w:rPr>
              <w:t>Ecology 85,</w:t>
            </w:r>
            <w:r w:rsidRPr="00B42FE3">
              <w:rPr>
                <w:rFonts w:ascii="Calibri" w:eastAsia="Times New Roman" w:hAnsi="Calibri" w:cs="Calibri"/>
                <w:sz w:val="20"/>
                <w:szCs w:val="23"/>
                <w:lang w:eastAsia="en-GB"/>
              </w:rPr>
              <w:t xml:space="preserve"> 1771-1789.                </w:t>
            </w:r>
          </w:p>
        </w:tc>
      </w:tr>
      <w:tr w:rsidR="002E4164" w:rsidRPr="00B42FE3" w14:paraId="310C15B2" w14:textId="77777777" w:rsidTr="00E85814">
        <w:trPr>
          <w:tblCellSpacing w:w="15" w:type="dxa"/>
        </w:trPr>
        <w:tc>
          <w:tcPr>
            <w:tcW w:w="0" w:type="auto"/>
            <w:shd w:val="clear" w:color="auto" w:fill="FFFFFF"/>
            <w:hideMark/>
          </w:tcPr>
          <w:p w14:paraId="522FB9F5" w14:textId="77777777" w:rsidR="002E4164" w:rsidRPr="00B42FE3" w:rsidRDefault="002E4164" w:rsidP="00954006">
            <w:pPr>
              <w:spacing w:after="0" w:line="240" w:lineRule="auto"/>
              <w:ind w:hanging="32"/>
              <w:rPr>
                <w:rFonts w:ascii="Calibri" w:eastAsia="Times New Roman" w:hAnsi="Calibri" w:cs="Calibri"/>
                <w:sz w:val="20"/>
                <w:szCs w:val="23"/>
                <w:lang w:eastAsia="en-GB"/>
              </w:rPr>
            </w:pPr>
            <w:r w:rsidRPr="00B42FE3">
              <w:rPr>
                <w:rFonts w:ascii="Calibri" w:eastAsia="Times New Roman" w:hAnsi="Calibri" w:cs="Calibri"/>
                <w:bCs/>
                <w:sz w:val="20"/>
                <w:szCs w:val="23"/>
                <w:lang w:eastAsia="en-GB"/>
              </w:rPr>
              <w:t>doi</w:t>
            </w:r>
            <w:r w:rsidRPr="00B42FE3">
              <w:rPr>
                <w:rFonts w:ascii="Calibri" w:eastAsia="Times New Roman" w:hAnsi="Calibri" w:cs="Calibri"/>
                <w:b/>
                <w:bCs/>
                <w:sz w:val="20"/>
                <w:szCs w:val="23"/>
                <w:lang w:eastAsia="en-GB"/>
              </w:rPr>
              <w:t>:</w:t>
            </w:r>
            <w:r w:rsidRPr="00B42FE3">
              <w:rPr>
                <w:rFonts w:ascii="Calibri" w:eastAsia="Times New Roman" w:hAnsi="Calibri" w:cs="Calibri"/>
                <w:sz w:val="20"/>
                <w:szCs w:val="23"/>
                <w:lang w:eastAsia="en-GB"/>
              </w:rPr>
              <w:t> 10.1890/03-9000</w:t>
            </w:r>
          </w:p>
          <w:p w14:paraId="003CA17E" w14:textId="2A747EC3" w:rsidR="00954006" w:rsidRPr="00B42FE3" w:rsidRDefault="00954006" w:rsidP="00954006">
            <w:pPr>
              <w:spacing w:after="0" w:line="240" w:lineRule="auto"/>
              <w:ind w:hanging="32"/>
              <w:rPr>
                <w:rFonts w:ascii="Calibri" w:eastAsia="Times New Roman" w:hAnsi="Calibri" w:cs="Calibri"/>
                <w:sz w:val="20"/>
                <w:szCs w:val="23"/>
                <w:lang w:eastAsia="en-GB"/>
              </w:rPr>
            </w:pPr>
          </w:p>
        </w:tc>
      </w:tr>
    </w:tbl>
    <w:p w14:paraId="5A4443BB" w14:textId="6BA4053E" w:rsidR="00703A88" w:rsidRPr="00B42FE3" w:rsidRDefault="00703A88" w:rsidP="00873E4A">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Buckley, L.B., Urban, M.C., Angilletta, M.J., Crozier, L.G., Rissler, L.J., Sears, M.W., 2010. Can mechanism inform</w:t>
      </w:r>
      <w:r w:rsidR="00954006" w:rsidRPr="00B42FE3">
        <w:rPr>
          <w:rFonts w:ascii="Calibri" w:hAnsi="Calibri" w:cs="Calibri"/>
          <w:noProof/>
          <w:sz w:val="20"/>
          <w:szCs w:val="24"/>
        </w:rPr>
        <w:t xml:space="preserve">           </w:t>
      </w:r>
      <w:r w:rsidRPr="00B42FE3">
        <w:rPr>
          <w:rFonts w:ascii="Calibri" w:hAnsi="Calibri" w:cs="Calibri"/>
          <w:noProof/>
          <w:sz w:val="20"/>
          <w:szCs w:val="24"/>
        </w:rPr>
        <w:t>species’ distribution models? Ecol. Lett. doi:10.1111/j.1461-0248.2010.01479.x</w:t>
      </w:r>
    </w:p>
    <w:p w14:paraId="27C4DBB3" w14:textId="3A3F9204" w:rsidR="008A7C0B" w:rsidRPr="00B42FE3" w:rsidRDefault="008A7C0B" w:rsidP="00703A88">
      <w:pPr>
        <w:widowControl w:val="0"/>
        <w:autoSpaceDE w:val="0"/>
        <w:autoSpaceDN w:val="0"/>
        <w:adjustRightInd w:val="0"/>
        <w:spacing w:line="360" w:lineRule="auto"/>
        <w:ind w:left="480" w:hanging="480"/>
        <w:rPr>
          <w:rFonts w:ascii="Calibri" w:hAnsi="Calibri" w:cs="Calibri"/>
          <w:noProof/>
          <w:sz w:val="20"/>
          <w:szCs w:val="24"/>
        </w:rPr>
      </w:pPr>
      <w:r w:rsidRPr="00B42FE3">
        <w:rPr>
          <w:rFonts w:ascii="Calibri" w:hAnsi="Calibri" w:cs="Calibri"/>
          <w:noProof/>
          <w:sz w:val="20"/>
          <w:szCs w:val="24"/>
        </w:rPr>
        <w:t>Clarke, A., 2006. Temperature and the metabolic theory of ecology. Functional Ecology, 20(2), pp.405-412.</w:t>
      </w:r>
    </w:p>
    <w:p w14:paraId="082A9438"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Coleman, R.A., Underwood, A.J., Benedetti-Cecchi, L., Åberg, P., Arenas, F., Arrontes, J., Castro, J., Hartnoll, R.G., Jenkins, S.R., Paula, J., Santina, P. Della, Hawkins, S.J., 2006. A continental scale evaluation of the role of limpet grazing on rocky shores. Oecologia 147, 556–564. doi:10.1007/s00442-005-0296-9</w:t>
      </w:r>
    </w:p>
    <w:p w14:paraId="6484D5F9"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 xml:space="preserve">Davenport, J., 1997. Comparisons of the biology of the intertidal subantarctic limpets </w:t>
      </w:r>
      <w:r w:rsidRPr="00B42FE3">
        <w:rPr>
          <w:rFonts w:ascii="Calibri" w:hAnsi="Calibri" w:cs="Calibri"/>
          <w:i/>
          <w:iCs/>
          <w:noProof/>
          <w:sz w:val="20"/>
          <w:szCs w:val="24"/>
        </w:rPr>
        <w:t>Nacella concinna</w:t>
      </w:r>
      <w:r w:rsidRPr="00B42FE3">
        <w:rPr>
          <w:rFonts w:ascii="Calibri" w:hAnsi="Calibri" w:cs="Calibri"/>
          <w:noProof/>
          <w:sz w:val="20"/>
          <w:szCs w:val="24"/>
        </w:rPr>
        <w:t xml:space="preserve"> and </w:t>
      </w:r>
      <w:r w:rsidRPr="00B42FE3">
        <w:rPr>
          <w:rFonts w:ascii="Calibri" w:hAnsi="Calibri" w:cs="Calibri"/>
          <w:i/>
          <w:iCs/>
          <w:noProof/>
          <w:sz w:val="20"/>
          <w:szCs w:val="24"/>
        </w:rPr>
        <w:t>Kerguelenella lateralis</w:t>
      </w:r>
      <w:r w:rsidRPr="00B42FE3">
        <w:rPr>
          <w:rFonts w:ascii="Calibri" w:hAnsi="Calibri" w:cs="Calibri"/>
          <w:noProof/>
          <w:sz w:val="20"/>
          <w:szCs w:val="24"/>
        </w:rPr>
        <w:t>. J. Molluscan Stud. 63, 39–48. doi:10.1093/mollus/63.1.39</w:t>
      </w:r>
    </w:p>
    <w:p w14:paraId="337BA45D"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Denny, M.W., Dowd, W.W., Bilir, L., Mach, K.J., 2011. Spreading the risk: Small-scale body temperature variation among intertidal organisms and its implications for species persistence. J. Exp. Mar. Bio. Ecol. 400, 175–190. doi:10.1016/j.jembe.2011.02.006</w:t>
      </w:r>
    </w:p>
    <w:p w14:paraId="2CC62F6A" w14:textId="0BF6D496"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 xml:space="preserve">Flammang, P., Ribesse, J., Jangoux, M., 2002. Biomechanics of adhesion in sea cucumber </w:t>
      </w:r>
      <w:r w:rsidR="00954006" w:rsidRPr="00B42FE3">
        <w:rPr>
          <w:rFonts w:ascii="Calibri" w:hAnsi="Calibri" w:cs="Calibri"/>
          <w:i/>
          <w:iCs/>
          <w:noProof/>
          <w:sz w:val="20"/>
          <w:szCs w:val="24"/>
        </w:rPr>
        <w:t>C</w:t>
      </w:r>
      <w:r w:rsidRPr="00B42FE3">
        <w:rPr>
          <w:rFonts w:ascii="Calibri" w:hAnsi="Calibri" w:cs="Calibri"/>
          <w:i/>
          <w:iCs/>
          <w:noProof/>
          <w:sz w:val="20"/>
          <w:szCs w:val="24"/>
        </w:rPr>
        <w:t xml:space="preserve">uvierian tubules </w:t>
      </w:r>
      <w:r w:rsidRPr="00B42FE3">
        <w:rPr>
          <w:rFonts w:ascii="Calibri" w:hAnsi="Calibri" w:cs="Calibri"/>
          <w:noProof/>
          <w:sz w:val="20"/>
          <w:szCs w:val="24"/>
        </w:rPr>
        <w:t>(echinodermata</w:t>
      </w:r>
      <w:r w:rsidR="00954006" w:rsidRPr="00B42FE3">
        <w:rPr>
          <w:rFonts w:ascii="Calibri" w:hAnsi="Calibri" w:cs="Calibri"/>
          <w:noProof/>
          <w:sz w:val="20"/>
          <w:szCs w:val="24"/>
        </w:rPr>
        <w:t xml:space="preserve">, </w:t>
      </w:r>
      <w:r w:rsidRPr="00B42FE3">
        <w:rPr>
          <w:rFonts w:ascii="Calibri" w:hAnsi="Calibri" w:cs="Calibri"/>
          <w:noProof/>
          <w:sz w:val="20"/>
          <w:szCs w:val="24"/>
        </w:rPr>
        <w:t>holothuroidea). Integr. Comp. Biol. 42, 1107–1115. doi:10.1093/icb/42.6.1107</w:t>
      </w:r>
    </w:p>
    <w:p w14:paraId="4A15CCE0"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Fraser, C.M.L., Seebacher, F., Lathlean, J., Coleman, R.A., 2016. Facing the Heat: Does Desiccation and Thermal Stress Explain Patterns of Orientation in an Intertidal Invertebrate? PLoS One. doi:10.1371/journal.pone.0150200</w:t>
      </w:r>
    </w:p>
    <w:p w14:paraId="545C685C"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Gillooly, J.F., Brown, J.H., West, G.B., Savage, V.M., Charnov, E.L., 2001. Effects of size and temperature on metabolic rate. Science (80-. ). 293, 2248–2251. doi:10.1126/science.1061967</w:t>
      </w:r>
    </w:p>
    <w:p w14:paraId="781C79A5"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Gilman, S.E., Wethey, D.S., Helmuth, B., 2006. Variation in the sensitivity of organismal body temperature to climate change over local and geographic scales. Proc. Natl. Acad. Sci. U. S. A. 103, 9560–9565. doi:Doi 10.1073/Pnas.0510992103</w:t>
      </w:r>
    </w:p>
    <w:p w14:paraId="2A21A6A3"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 xml:space="preserve">Grenon, J.F., Walker, G., 1981. The tenacity of the limpet, </w:t>
      </w:r>
      <w:r w:rsidRPr="00B42FE3">
        <w:rPr>
          <w:rFonts w:ascii="Calibri" w:hAnsi="Calibri" w:cs="Calibri"/>
          <w:i/>
          <w:iCs/>
          <w:noProof/>
          <w:sz w:val="20"/>
          <w:szCs w:val="24"/>
        </w:rPr>
        <w:t>Patella vulgata</w:t>
      </w:r>
      <w:r w:rsidRPr="00B42FE3">
        <w:rPr>
          <w:rFonts w:ascii="Calibri" w:hAnsi="Calibri" w:cs="Calibri"/>
          <w:noProof/>
          <w:sz w:val="20"/>
          <w:szCs w:val="24"/>
        </w:rPr>
        <w:t xml:space="preserve"> L.: An experimental approach. J. Exp. Mar. Bio. Ecol. 54, 277–308. doi:10.1016/0022-0981(81)90162-3</w:t>
      </w:r>
    </w:p>
    <w:p w14:paraId="680292A7"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Halsey, L.G., Matthews, P.G.D., Rezende, E.L., Chauvaud, L., Robson, A.A., 2015. The interactions between temperature and activity levels in driving metabolic rate: theory, with empirical validation from contrasting ectotherms. Oecologia 177, 1117–1129. doi:10.1007/s00442-014-3190-5</w:t>
      </w:r>
    </w:p>
    <w:p w14:paraId="7BAD0E62"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lastRenderedPageBreak/>
        <w:t>Harley, C.D.G., Randall Hughes, A., Hultgren, K.M., Miner, B.G., Sorte, C.J.B., Thornber, C.S., Rodriguez, L.F., Tomanek, L., Williams, S.L., 2006. The impacts of climate change in coastal marine systems: Climate change in coastal marine systems. Ecol. Lett. 9, 228–241. doi:10.1111/j.1461-0248.2005.00871.x</w:t>
      </w:r>
    </w:p>
    <w:p w14:paraId="390DB552"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Hawkins, S.J., Hartnoll, R.J., 1983. Algal Grazing By Marine Invertebrates. Oceanogr. Mar. Biolgoy an Annu. Rev. 21, 195–282.</w:t>
      </w:r>
    </w:p>
    <w:p w14:paraId="5DF1DE08"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Hawkins, S.J., Moore, P.J., Burrows, M.T., Poloczanska, E., Mieszkowska, N., Herbert, R.J.H., Jenkins, S.R., Thompson, R.C., Genner, M.J., Southward, A.J., 2008. Complex interactions in a rapidly changing world: Responses of rocky shore communities to recent climate change. Clim. Res. 37, 123–133. doi:10.3354/cr00768</w:t>
      </w:r>
    </w:p>
    <w:p w14:paraId="22DFD18B"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Hawkins, S.J., Southward, A.J., Genner, M.J., 2003. Detection of environmental change in a marine ecosystem - evidence from the western English Channel. Sci. Total Environ. 310, 245–56. doi:10.1016/S0048-9697(02)00645-9</w:t>
      </w:r>
    </w:p>
    <w:p w14:paraId="7F7685E7"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Hawkins, S.J., Watson, D.C., Hill, A.S., Harding, S.P., Kyriakides, M.A., Hutchinson, S., Norton, T.A., 1989. A comparison of feeding mechanisms in microphagous, herbivorous, intertidal, prosobranchs in relation to resource partitioning. J. Molluscan Stud. 55, 151–165. doi:10.1093/mollus/55.2.151</w:t>
      </w:r>
    </w:p>
    <w:p w14:paraId="5B22B4AB"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Helmuth, B., 2009. From cells to coastlines: how can we use physiology to forecast the impacts of climate change? J. Exp. Biol. 212, 753–760. doi:10.1242/jeb.023861</w:t>
      </w:r>
    </w:p>
    <w:p w14:paraId="5D79DA4A"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Helmuth, B., Mieszkowska, N., Moore, P., Hawkins, S.J., 2006. Living on the Edge of Two Changing Worlds: Forecasting the Responses of Rocky Intertidal Ecosystems to Climate Change. Annu. Rev. Ecol. Evol. Syst. 37, 373–404. doi:10.2307/30033837</w:t>
      </w:r>
    </w:p>
    <w:p w14:paraId="0229F899" w14:textId="77777777" w:rsidR="00703A88" w:rsidRPr="00B42FE3" w:rsidRDefault="00703A88" w:rsidP="00703A88">
      <w:pPr>
        <w:widowControl w:val="0"/>
        <w:autoSpaceDE w:val="0"/>
        <w:autoSpaceDN w:val="0"/>
        <w:adjustRightInd w:val="0"/>
        <w:spacing w:line="360" w:lineRule="auto"/>
        <w:ind w:left="480" w:hanging="480"/>
        <w:rPr>
          <w:rFonts w:ascii="Calibri" w:hAnsi="Calibri" w:cs="Calibri"/>
          <w:noProof/>
          <w:sz w:val="20"/>
          <w:szCs w:val="24"/>
        </w:rPr>
      </w:pPr>
      <w:r w:rsidRPr="00B42FE3">
        <w:rPr>
          <w:rFonts w:ascii="Calibri" w:hAnsi="Calibri" w:cs="Calibri"/>
          <w:noProof/>
          <w:sz w:val="20"/>
          <w:szCs w:val="24"/>
        </w:rPr>
        <w:t>IPCC, 2007. Climate Change 2007: The Physical Science Basis. Cambridge Universtiy Press.</w:t>
      </w:r>
    </w:p>
    <w:p w14:paraId="1F32B0BE" w14:textId="77777777" w:rsidR="00703A88" w:rsidRPr="00B42FE3" w:rsidRDefault="00703A88" w:rsidP="00703A88">
      <w:pPr>
        <w:widowControl w:val="0"/>
        <w:autoSpaceDE w:val="0"/>
        <w:autoSpaceDN w:val="0"/>
        <w:adjustRightInd w:val="0"/>
        <w:spacing w:line="360" w:lineRule="auto"/>
        <w:ind w:left="480" w:hanging="480"/>
        <w:rPr>
          <w:rFonts w:ascii="Calibri" w:hAnsi="Calibri" w:cs="Calibri"/>
          <w:noProof/>
          <w:sz w:val="20"/>
          <w:szCs w:val="24"/>
        </w:rPr>
      </w:pPr>
      <w:r w:rsidRPr="00B42FE3">
        <w:rPr>
          <w:rFonts w:ascii="Calibri" w:hAnsi="Calibri" w:cs="Calibri"/>
          <w:noProof/>
          <w:sz w:val="20"/>
          <w:szCs w:val="24"/>
        </w:rPr>
        <w:t>Jeffrey, G.A. and Saenger, W., 2012. Hydrogen bonding in biological structures. Springer Sci. Bus. Media.</w:t>
      </w:r>
    </w:p>
    <w:p w14:paraId="76B3347A"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Jenkins, S.R., Arenas, F., Arrontes, J., Bussell, J., Castro, J., Coleman, R.A., Hawkins, S.J., Kay, S., Martinnez, B., Oliveros, J., Roberts, M.F., Sousa, S., Thompson, R.C., Hartnoll, R.G., 2001. European-scale analysis of seasonal variability in limpet grazing activity and microalgal abundance. Mar. Ecol. Prog. Ser. 211, 193–203. doi:10.3354/meps211193</w:t>
      </w:r>
    </w:p>
    <w:p w14:paraId="53F119CA"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 xml:space="preserve">Jenkins, S.R., Hartnoll, R.G., 2001. Food supply, grazing activity and growth rate in the limpet </w:t>
      </w:r>
      <w:r w:rsidRPr="00B42FE3">
        <w:rPr>
          <w:rFonts w:ascii="Calibri" w:hAnsi="Calibri" w:cs="Calibri"/>
          <w:i/>
          <w:iCs/>
          <w:noProof/>
          <w:sz w:val="20"/>
          <w:szCs w:val="24"/>
        </w:rPr>
        <w:t>Patella vulgata</w:t>
      </w:r>
      <w:r w:rsidRPr="00B42FE3">
        <w:rPr>
          <w:rFonts w:ascii="Calibri" w:hAnsi="Calibri" w:cs="Calibri"/>
          <w:noProof/>
          <w:sz w:val="20"/>
          <w:szCs w:val="24"/>
        </w:rPr>
        <w:t xml:space="preserve"> L.: A comparison between exposed and sheltered shores. J. Exp. Mar. Bio. Ecol. 258, 123–139. doi:10.1016/S0022-0981(01)00211-8</w:t>
      </w:r>
    </w:p>
    <w:p w14:paraId="14DDE16B"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Kordas, R.L., Harley, C.D.G., O’Connor, M.I., 2011. Community ecology in a warming world: The influence of temperature on interspecific interactions in marine systems. J. Exp. Mar. Bio. Ecol. 400, 218–226. doi:10.1016/j.jembe.2011.02.029</w:t>
      </w:r>
    </w:p>
    <w:p w14:paraId="4C2EF5B0"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Lima, F.P., Burnett, N.P., Helmuth, B., Kish, N., Aveni-Deforge, K., Wethey, D.S., 2011. Monitoring the intertidal environment with biomimetic devices. In Biomimetic based applications. InTech. doi:10.5772/52807</w:t>
      </w:r>
    </w:p>
    <w:p w14:paraId="4479A93B" w14:textId="77777777" w:rsidR="00DA54B0"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lastRenderedPageBreak/>
        <w:t>Lima, F.P., Wethey, D.S., 2009. Robolimpets: measuring intertidal body temperatures using biomimetic loggers. Limnol. Oceanogr. Methods 7, 347–353. doi:10.4319/lom.2009.7.347</w:t>
      </w:r>
    </w:p>
    <w:p w14:paraId="13885FFC"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Little, C., 1989. Factors governing patterns of foraging activity in littoral marine herbivorous molluscs. J. Molluscan Stud. 55, 273–284. doi:10.1093/mollus/55.2.273</w:t>
      </w:r>
    </w:p>
    <w:p w14:paraId="71D6EF88"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 xml:space="preserve">Little, C., Stirling, P., 1985. Patterns of foraging activity in the limpet </w:t>
      </w:r>
      <w:r w:rsidRPr="00B42FE3">
        <w:rPr>
          <w:rFonts w:ascii="Calibri" w:hAnsi="Calibri" w:cs="Calibri"/>
          <w:i/>
          <w:iCs/>
          <w:noProof/>
          <w:sz w:val="20"/>
          <w:szCs w:val="24"/>
        </w:rPr>
        <w:t>Patella vulgata</w:t>
      </w:r>
      <w:r w:rsidRPr="00B42FE3">
        <w:rPr>
          <w:rFonts w:ascii="Calibri" w:hAnsi="Calibri" w:cs="Calibri"/>
          <w:noProof/>
          <w:sz w:val="20"/>
          <w:szCs w:val="24"/>
        </w:rPr>
        <w:t xml:space="preserve"> L. - A preliminary study. J. Exp. Mar. Bio. Ecol. 89, 283–296. doi:10.1016/0022-0981(85)90133-9</w:t>
      </w:r>
    </w:p>
    <w:p w14:paraId="482D610B"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 xml:space="preserve">Markel, R.P., 1974. Aspects of the Physiology of Temperature Acclimation in the Limpet </w:t>
      </w:r>
      <w:r w:rsidRPr="00B42FE3">
        <w:rPr>
          <w:rFonts w:ascii="Calibri" w:hAnsi="Calibri" w:cs="Calibri"/>
          <w:i/>
          <w:iCs/>
          <w:noProof/>
          <w:sz w:val="20"/>
          <w:szCs w:val="24"/>
        </w:rPr>
        <w:t>Acmaea limatula</w:t>
      </w:r>
      <w:r w:rsidRPr="00B42FE3">
        <w:rPr>
          <w:rFonts w:ascii="Calibri" w:hAnsi="Calibri" w:cs="Calibri"/>
          <w:noProof/>
          <w:sz w:val="20"/>
          <w:szCs w:val="24"/>
        </w:rPr>
        <w:t xml:space="preserve"> Carpenter (1864): An Integrated Field and Laboratory Study. Physiol. Zool. 47, 99–109. doi:10.1086/physzool.47.2.30155627</w:t>
      </w:r>
    </w:p>
    <w:p w14:paraId="0FF0B113" w14:textId="6A167D3F" w:rsidR="00703A88" w:rsidRPr="00B42FE3" w:rsidRDefault="00703A88" w:rsidP="00954006">
      <w:pPr>
        <w:widowControl w:val="0"/>
        <w:autoSpaceDE w:val="0"/>
        <w:autoSpaceDN w:val="0"/>
        <w:adjustRightInd w:val="0"/>
        <w:spacing w:line="360" w:lineRule="auto"/>
        <w:rPr>
          <w:rFonts w:ascii="Calibri" w:hAnsi="Calibri" w:cs="Calibri"/>
          <w:noProof/>
          <w:sz w:val="20"/>
          <w:szCs w:val="20"/>
        </w:rPr>
      </w:pPr>
      <w:r w:rsidRPr="00B42FE3">
        <w:rPr>
          <w:rFonts w:ascii="Calibri" w:hAnsi="Calibri" w:cs="Calibri"/>
          <w:noProof/>
          <w:sz w:val="20"/>
          <w:szCs w:val="24"/>
        </w:rPr>
        <w:t xml:space="preserve">Mieszkowska, N., Firth, L., Bentley, M., 2013. Impacts of climate change on intertidal habitats. MCCIP Sci. Rev. </w:t>
      </w:r>
      <w:r w:rsidRPr="00B42FE3">
        <w:rPr>
          <w:rFonts w:ascii="Calibri" w:hAnsi="Calibri" w:cs="Calibri"/>
          <w:noProof/>
          <w:sz w:val="20"/>
          <w:szCs w:val="20"/>
        </w:rPr>
        <w:t>180–192. doi:10.14465/2013.arc19.180-192</w:t>
      </w:r>
    </w:p>
    <w:p w14:paraId="1FC5E3B8"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Mieszkowska, N., Kendall, M.A., Hawkins, S.J., Leaper, R., Williamson, P., Hardman-Mountford, N.J., Southward, A.J., 2006. Changes in the range of some common rocky shore species in Britain - A response to climate change? Hydrobiologia 555, 241–251. doi:10.1007/s10750-005-1120-6</w:t>
      </w:r>
    </w:p>
    <w:p w14:paraId="05BDDE11"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Mieszkowska, N., Leaper, R., Moore, P., Kendall, M.A., Burrows, M.T., Lear, D., Poloczanska, E., 2005. Marine Biodiversity and Climate Change Assessing and Predicting the Influence of Climatic Change Using Intertidal Rocky Shore Biota Final Report for United Kingdom Funders.</w:t>
      </w:r>
    </w:p>
    <w:p w14:paraId="04F47E7B" w14:textId="0137263F"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Moore, P., Hawkins, S.J., Thompson, R.C., 2007. Role of biological habitat amelioration in altering the relative responses of congeneric species to climate change. Mar. Ecol. Prog. Ser. 334, 11–19. doi:10.3354/meps334011</w:t>
      </w:r>
    </w:p>
    <w:p w14:paraId="3BC2FFB3" w14:textId="7B04F33E" w:rsidR="00B565AC" w:rsidRPr="00B42FE3" w:rsidRDefault="00B565AC" w:rsidP="00954006">
      <w:pPr>
        <w:spacing w:after="0" w:line="360" w:lineRule="auto"/>
        <w:jc w:val="both"/>
        <w:rPr>
          <w:rFonts w:ascii="Calibri" w:eastAsia="Times New Roman" w:hAnsi="Calibri" w:cs="Calibri"/>
          <w:sz w:val="20"/>
          <w:szCs w:val="20"/>
          <w:lang w:eastAsia="en-GB"/>
        </w:rPr>
      </w:pPr>
      <w:r w:rsidRPr="00B42FE3">
        <w:rPr>
          <w:rFonts w:ascii="Calibri" w:eastAsia="Times New Roman" w:hAnsi="Calibri" w:cs="Calibri"/>
          <w:sz w:val="20"/>
          <w:szCs w:val="20"/>
          <w:lang w:eastAsia="en-GB"/>
        </w:rPr>
        <w:t>Moore, P.J., Thompson, R.C.</w:t>
      </w:r>
      <w:r w:rsidR="00DD2BE7" w:rsidRPr="00B42FE3">
        <w:rPr>
          <w:rFonts w:ascii="Calibri" w:eastAsia="Times New Roman" w:hAnsi="Calibri" w:cs="Calibri"/>
          <w:sz w:val="20"/>
          <w:szCs w:val="20"/>
          <w:lang w:eastAsia="en-GB"/>
        </w:rPr>
        <w:t>,</w:t>
      </w:r>
      <w:r w:rsidRPr="00B42FE3">
        <w:rPr>
          <w:rFonts w:ascii="Calibri" w:eastAsia="Times New Roman" w:hAnsi="Calibri" w:cs="Calibri"/>
          <w:sz w:val="20"/>
          <w:szCs w:val="20"/>
          <w:lang w:eastAsia="en-GB"/>
        </w:rPr>
        <w:t xml:space="preserve"> Hawkins, S.J., 2011. Phenological changes in intertidal con‐specific gastropods in response to climate warming. Global Change Biolog</w:t>
      </w:r>
      <w:r w:rsidRPr="00B42FE3">
        <w:rPr>
          <w:rFonts w:ascii="Calibri" w:eastAsia="Times New Roman" w:hAnsi="Calibri" w:cs="Calibri"/>
          <w:i/>
          <w:iCs/>
          <w:sz w:val="20"/>
          <w:szCs w:val="20"/>
          <w:lang w:eastAsia="en-GB"/>
        </w:rPr>
        <w:t>y</w:t>
      </w:r>
      <w:r w:rsidRPr="00B42FE3">
        <w:rPr>
          <w:rFonts w:ascii="Calibri" w:eastAsia="Times New Roman" w:hAnsi="Calibri" w:cs="Calibri"/>
          <w:sz w:val="20"/>
          <w:szCs w:val="20"/>
          <w:lang w:eastAsia="en-GB"/>
        </w:rPr>
        <w:t xml:space="preserve">, </w:t>
      </w:r>
      <w:r w:rsidRPr="00B42FE3">
        <w:rPr>
          <w:rFonts w:ascii="Calibri" w:eastAsia="Times New Roman" w:hAnsi="Calibri" w:cs="Calibri"/>
          <w:i/>
          <w:iCs/>
          <w:sz w:val="20"/>
          <w:szCs w:val="20"/>
          <w:lang w:eastAsia="en-GB"/>
        </w:rPr>
        <w:t>17</w:t>
      </w:r>
      <w:r w:rsidRPr="00B42FE3">
        <w:rPr>
          <w:rFonts w:ascii="Calibri" w:eastAsia="Times New Roman" w:hAnsi="Calibri" w:cs="Calibri"/>
          <w:sz w:val="20"/>
          <w:szCs w:val="20"/>
          <w:lang w:eastAsia="en-GB"/>
        </w:rPr>
        <w:t>(2), 709-719.</w:t>
      </w:r>
    </w:p>
    <w:p w14:paraId="32D6CD4A" w14:textId="77777777" w:rsidR="00B565AC" w:rsidRPr="00B42FE3" w:rsidRDefault="00B565AC" w:rsidP="00315D2E">
      <w:pPr>
        <w:spacing w:after="0" w:line="240" w:lineRule="auto"/>
        <w:ind w:left="720" w:hanging="720"/>
        <w:jc w:val="both"/>
        <w:rPr>
          <w:rFonts w:ascii="Calibri" w:eastAsia="Times New Roman" w:hAnsi="Calibri" w:cs="Calibri"/>
          <w:sz w:val="20"/>
          <w:szCs w:val="20"/>
          <w:lang w:eastAsia="en-GB"/>
        </w:rPr>
      </w:pPr>
    </w:p>
    <w:p w14:paraId="32A4E6D0"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Morley, S.A., Lai, C.H., Clarke, A., Tan, K.S., Thorne, M.A.S., Peck, L.S., 2014. Limpet feeding rate and the consistency of physiological response to temperature. J. Comp. Physiol. B 184, 563–570. doi:10.1007/s00360-014-0814-3</w:t>
      </w:r>
    </w:p>
    <w:p w14:paraId="7B3780E4" w14:textId="5702660C"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 xml:space="preserve">Morley, S.A., Lemmon, V., Obermüller, B.E., Spicer, J.I., Clark, M.S., Peck, L.S., 2011. </w:t>
      </w:r>
      <w:r w:rsidR="0099148C" w:rsidRPr="00B42FE3">
        <w:rPr>
          <w:rFonts w:ascii="Calibri" w:hAnsi="Calibri" w:cs="Calibri"/>
          <w:noProof/>
          <w:sz w:val="20"/>
          <w:szCs w:val="24"/>
        </w:rPr>
        <w:t>Duration of tenacity</w:t>
      </w:r>
      <w:r w:rsidRPr="00B42FE3">
        <w:rPr>
          <w:rFonts w:ascii="Calibri" w:hAnsi="Calibri" w:cs="Calibri"/>
          <w:noProof/>
          <w:sz w:val="20"/>
          <w:szCs w:val="24"/>
        </w:rPr>
        <w:t xml:space="preserve">: A method for assessing acclimatory capacity of the Antarctic limpet, </w:t>
      </w:r>
      <w:r w:rsidRPr="00B42FE3">
        <w:rPr>
          <w:rFonts w:ascii="Calibri" w:hAnsi="Calibri" w:cs="Calibri"/>
          <w:i/>
          <w:iCs/>
          <w:noProof/>
          <w:sz w:val="20"/>
          <w:szCs w:val="24"/>
        </w:rPr>
        <w:t>Nacella concinn</w:t>
      </w:r>
      <w:r w:rsidRPr="00B42FE3">
        <w:rPr>
          <w:rFonts w:ascii="Calibri" w:hAnsi="Calibri" w:cs="Calibri"/>
          <w:noProof/>
          <w:sz w:val="20"/>
          <w:szCs w:val="24"/>
        </w:rPr>
        <w:t>a. J. Exp. Mar. Bio. Ecol. 399, 39–42. doi:10.1016/j.jembe.2011.01.013</w:t>
      </w:r>
    </w:p>
    <w:p w14:paraId="1B58A809"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Newell  G.M., R.C.&amp; B., 1980. The influence of temperatue on the maintenance of metabolic energy balance in marine invertebrates. Adv. Mar. Biol., 17 329-396. 17, 329–396.</w:t>
      </w:r>
    </w:p>
    <w:p w14:paraId="4CB21266"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Petraitis, P.S., 1992. Effects of body size and water temperature on grazing rates of four intertidal gastropods. Aust. J. Ecol. 17, 409–414. doi:10.1111/j.1442-9993.1992.tb00823.</w:t>
      </w:r>
    </w:p>
    <w:p w14:paraId="6678B489" w14:textId="4CFE9A23"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 xml:space="preserve">Pörtner, H.O., 2002. Physiological basis of temperature-dependent biogeography: trade-offs in muscle design </w:t>
      </w:r>
      <w:r w:rsidRPr="00B42FE3">
        <w:rPr>
          <w:rFonts w:ascii="Calibri" w:hAnsi="Calibri" w:cs="Calibri"/>
          <w:noProof/>
          <w:sz w:val="20"/>
          <w:szCs w:val="24"/>
        </w:rPr>
        <w:lastRenderedPageBreak/>
        <w:t>and performance in polar ectotherms. J. Exp. Biol. 205, 2217–2230. doi:10.1016/S1095-6433(02)00045-4</w:t>
      </w:r>
    </w:p>
    <w:p w14:paraId="5E6C16D7" w14:textId="14B5F859" w:rsidR="006D06E4" w:rsidRPr="00B42FE3" w:rsidRDefault="006D06E4" w:rsidP="00954006">
      <w:pPr>
        <w:jc w:val="both"/>
        <w:rPr>
          <w:rFonts w:ascii="Calibri" w:hAnsi="Calibri" w:cs="Calibri"/>
          <w:sz w:val="20"/>
          <w:szCs w:val="20"/>
        </w:rPr>
      </w:pPr>
      <w:r w:rsidRPr="00B42FE3">
        <w:rPr>
          <w:rFonts w:ascii="Calibri" w:hAnsi="Calibri" w:cs="Calibri"/>
          <w:sz w:val="20"/>
          <w:szCs w:val="20"/>
        </w:rPr>
        <w:t xml:space="preserve">Pörtner, H.O., 2002. Climate variations and the physiological basis of temperature dependent biogeography: systemic to molecular hierarchy of thermal tolerance in animals. </w:t>
      </w:r>
      <w:r w:rsidRPr="00B42FE3">
        <w:rPr>
          <w:rFonts w:ascii="Calibri" w:hAnsi="Calibri" w:cs="Calibri"/>
          <w:i/>
          <w:iCs/>
          <w:sz w:val="20"/>
          <w:szCs w:val="20"/>
        </w:rPr>
        <w:t>Comparative Biochemistry and Physiology Part A: Molecular &amp; Integrative Physiology</w:t>
      </w:r>
      <w:r w:rsidRPr="00B42FE3">
        <w:rPr>
          <w:rFonts w:ascii="Calibri" w:hAnsi="Calibri" w:cs="Calibri"/>
          <w:sz w:val="20"/>
          <w:szCs w:val="20"/>
        </w:rPr>
        <w:t xml:space="preserve">, </w:t>
      </w:r>
      <w:r w:rsidRPr="00B42FE3">
        <w:rPr>
          <w:rFonts w:ascii="Calibri" w:hAnsi="Calibri" w:cs="Calibri"/>
          <w:i/>
          <w:iCs/>
          <w:sz w:val="20"/>
          <w:szCs w:val="20"/>
        </w:rPr>
        <w:t>132</w:t>
      </w:r>
      <w:r w:rsidRPr="00B42FE3">
        <w:rPr>
          <w:rFonts w:ascii="Calibri" w:hAnsi="Calibri" w:cs="Calibri"/>
          <w:sz w:val="20"/>
          <w:szCs w:val="20"/>
        </w:rPr>
        <w:t>(4), pp.739-761.</w:t>
      </w:r>
    </w:p>
    <w:p w14:paraId="7AB44048" w14:textId="77777777" w:rsidR="009B342D" w:rsidRPr="00B42FE3" w:rsidRDefault="009B342D" w:rsidP="00954006">
      <w:pPr>
        <w:jc w:val="both"/>
        <w:rPr>
          <w:rFonts w:ascii="Calibri" w:hAnsi="Calibri" w:cs="Calibri"/>
          <w:sz w:val="20"/>
          <w:szCs w:val="20"/>
        </w:rPr>
      </w:pPr>
      <w:r w:rsidRPr="00B42FE3">
        <w:rPr>
          <w:rFonts w:ascii="Calibri" w:hAnsi="Calibri" w:cs="Calibri"/>
          <w:sz w:val="20"/>
          <w:szCs w:val="20"/>
        </w:rPr>
        <w:t xml:space="preserve">Rubal, M., Veiga, P., Cacabelos, E., Moreira, J. and Sousa-Pinto, I., 2013. Increasing sea surface temperature and </w:t>
      </w:r>
    </w:p>
    <w:p w14:paraId="24051F7D" w14:textId="538A4635" w:rsidR="009B342D" w:rsidRPr="00B42FE3" w:rsidRDefault="009B342D" w:rsidP="00954006">
      <w:pPr>
        <w:jc w:val="both"/>
        <w:rPr>
          <w:rFonts w:ascii="Calibri" w:hAnsi="Calibri" w:cs="Calibri"/>
          <w:sz w:val="20"/>
          <w:szCs w:val="20"/>
        </w:rPr>
      </w:pPr>
      <w:r w:rsidRPr="00B42FE3">
        <w:rPr>
          <w:rFonts w:ascii="Calibri" w:hAnsi="Calibri" w:cs="Calibri"/>
          <w:sz w:val="20"/>
          <w:szCs w:val="20"/>
        </w:rPr>
        <w:t>range shifts of intertidal gastropods along the Iberian Peninsula. Journal of Sea Research, 77, pp.1-10.</w:t>
      </w:r>
    </w:p>
    <w:p w14:paraId="2AC278C2"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 xml:space="preserve">Santini, G., Thompson, R.C., Tendi, C., Hawkins, S.J., Hartnoll, M.G., Chelazzi, G., 2004. Intra-specific variability in the temporal organisation of foraging activity in the limpet </w:t>
      </w:r>
      <w:r w:rsidRPr="00B42FE3">
        <w:rPr>
          <w:rFonts w:ascii="Calibri" w:hAnsi="Calibri" w:cs="Calibri"/>
          <w:i/>
          <w:iCs/>
          <w:noProof/>
          <w:sz w:val="20"/>
          <w:szCs w:val="24"/>
        </w:rPr>
        <w:t>Patella vulgata</w:t>
      </w:r>
      <w:r w:rsidRPr="00B42FE3">
        <w:rPr>
          <w:rFonts w:ascii="Calibri" w:hAnsi="Calibri" w:cs="Calibri"/>
          <w:noProof/>
          <w:sz w:val="20"/>
          <w:szCs w:val="24"/>
        </w:rPr>
        <w:t>. Mar. Biol. 144, 1165–1172. doi:10.1007/s00227-003-1283-5</w:t>
      </w:r>
    </w:p>
    <w:p w14:paraId="019F684C"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Santos, R., Flammang, P., 2007. Intra- And interspecific variation of attachment strength in sea urchins. Mar. Ecol. Prog. Ser. 332, 129–142. doi:10.3354/meps332129</w:t>
      </w:r>
    </w:p>
    <w:p w14:paraId="5B70D977"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Seabra, R., Wethey, D.S., Santos, A.M., Lima, F.P., 2011. Side matters: Microhabitat influence on intertidal heat stress over a large geographical scale. J. Exp. Mar. Bio. Ecol. 400, 200–208. doi:10.1016/j.jembe.2011.02.010</w:t>
      </w:r>
    </w:p>
    <w:p w14:paraId="4DA6753D" w14:textId="21209143" w:rsidR="006D06E4" w:rsidRPr="00B42FE3" w:rsidRDefault="006D06E4" w:rsidP="00954006">
      <w:pPr>
        <w:jc w:val="both"/>
        <w:rPr>
          <w:rFonts w:ascii="Calibri" w:eastAsia="Times New Roman" w:hAnsi="Calibri" w:cs="Calibri"/>
          <w:sz w:val="20"/>
          <w:szCs w:val="20"/>
          <w:lang w:eastAsia="en-GB"/>
        </w:rPr>
      </w:pPr>
      <w:r w:rsidRPr="00B42FE3">
        <w:rPr>
          <w:rFonts w:ascii="Calibri" w:eastAsia="Times New Roman" w:hAnsi="Calibri" w:cs="Calibri"/>
          <w:sz w:val="20"/>
          <w:szCs w:val="20"/>
          <w:lang w:eastAsia="en-GB"/>
        </w:rPr>
        <w:t xml:space="preserve">Somero, G.N., 2002. Thermal physiology and vertical zonation of intertidal animals: optima, limits, and costs of living. </w:t>
      </w:r>
      <w:r w:rsidRPr="00B42FE3">
        <w:rPr>
          <w:rFonts w:ascii="Calibri" w:eastAsia="Times New Roman" w:hAnsi="Calibri" w:cs="Calibri"/>
          <w:i/>
          <w:iCs/>
          <w:sz w:val="20"/>
          <w:szCs w:val="20"/>
          <w:lang w:eastAsia="en-GB"/>
        </w:rPr>
        <w:t>Integrative and Comparative Biology</w:t>
      </w:r>
      <w:r w:rsidRPr="00B42FE3">
        <w:rPr>
          <w:rFonts w:ascii="Calibri" w:eastAsia="Times New Roman" w:hAnsi="Calibri" w:cs="Calibri"/>
          <w:sz w:val="20"/>
          <w:szCs w:val="20"/>
          <w:lang w:eastAsia="en-GB"/>
        </w:rPr>
        <w:t xml:space="preserve">, </w:t>
      </w:r>
      <w:r w:rsidRPr="00B42FE3">
        <w:rPr>
          <w:rFonts w:ascii="Calibri" w:eastAsia="Times New Roman" w:hAnsi="Calibri" w:cs="Calibri"/>
          <w:i/>
          <w:iCs/>
          <w:sz w:val="20"/>
          <w:szCs w:val="20"/>
          <w:lang w:eastAsia="en-GB"/>
        </w:rPr>
        <w:t>42</w:t>
      </w:r>
      <w:r w:rsidRPr="00B42FE3">
        <w:rPr>
          <w:rFonts w:ascii="Calibri" w:eastAsia="Times New Roman" w:hAnsi="Calibri" w:cs="Calibri"/>
          <w:sz w:val="20"/>
          <w:szCs w:val="20"/>
          <w:lang w:eastAsia="en-GB"/>
        </w:rPr>
        <w:t>(4), 780-789.</w:t>
      </w:r>
    </w:p>
    <w:p w14:paraId="3F291409"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Somero, G.N., 2005. Linking biogeography to physiology: Evolutionary and acclimatory adjustments of thermal limits. Front. Zool. 2, 1. doi:10.1186/1742-9994-2-1</w:t>
      </w:r>
    </w:p>
    <w:p w14:paraId="6248F969"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Southward, A.J., 1964. Limpet grazing and the control of vegetation on rocky shores. Grazing Terr. Mar. Environ. Blackwell, 265–273.</w:t>
      </w:r>
    </w:p>
    <w:p w14:paraId="24951D45"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Southward, A.J., Hawkins, S.J., Burrows, M.T., 1995. Seventy years’ observations of changes in distribution and abundance of zooplankton and intertidal organisms in the western English Channel in relation to rising sea temperature. J. Therm. Biol. 20, 127–155. doi:10.1016/0306-4565(94)00043-I</w:t>
      </w:r>
    </w:p>
    <w:p w14:paraId="079097AB"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Southward, A.J., Langmead, O., Hardman-Mountford, N.J., Aiken, J., Boalch, G.T., Dando, P.R., Genner, M.J., Joint, I., Kendall, M.A., Halliday, N.C., Harris, R.P., Leaper, R., Mieszkowska, N., Pingree, R.D., Richardson, A.J., Sims, D.W., Smith, T., Walne, A.W., Hawkins, S.J., 2004. Long-Term Oceanographic and Ecological Research in the Western English Channel. pp. 1–105. doi:10.1016/S0065-2881(04)47001-1</w:t>
      </w:r>
    </w:p>
    <w:p w14:paraId="001BC400"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Thompson, R.C., Roberts, M.F., Norton, T.A., Hawkins, S.J., 2000. Feast or famine for intertidal grazing molluscs: a mis-match between seasonal variations in grazing intensity and the abundance of microbial resources, in: Jones, M.B., Azevedo, J.M.N., Neto, A.I., Costa, A.C., Martins, A.M.F. (Eds.), Island, Ocean and Deep-Sea Biology: Proceedings of the 34th European Marine Biology Symposium, Held in Ponta Delgada (Azores), Portugal, 13--17 September 1999. Springer Netherlands, Dordrecht, pp. 357–367. doi:10.1007/978-94-017-1982-7_33</w:t>
      </w:r>
    </w:p>
    <w:p w14:paraId="2427F57A" w14:textId="30EDC123"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Tinker, J., Lowe, J., Pardaens, A., Holt, J., Barciela, R., 2016. Uncertainty in climate projections for the 21st century northwest European shelf seas. Prog. Oceanogr. 148, 56–73. doi:10.1016/j.pocean.2016.09.003</w:t>
      </w:r>
    </w:p>
    <w:p w14:paraId="2C172A64" w14:textId="1558B72D" w:rsidR="0069593F" w:rsidRPr="00B42FE3" w:rsidRDefault="0069593F"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lastRenderedPageBreak/>
        <w:t>Western Channel Observertory,</w:t>
      </w:r>
      <w:r w:rsidRPr="00B42FE3">
        <w:t xml:space="preserve"> </w:t>
      </w:r>
      <w:r w:rsidRPr="00B42FE3">
        <w:rPr>
          <w:rFonts w:ascii="Calibri" w:hAnsi="Calibri" w:cs="Calibri"/>
          <w:noProof/>
          <w:sz w:val="20"/>
          <w:szCs w:val="24"/>
        </w:rPr>
        <w:t>Smyth., T website reference: 08/201 http://www.westernchannelobservatory.org.uk/buoys.php</w:t>
      </w:r>
    </w:p>
    <w:p w14:paraId="7401BE95"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 xml:space="preserve">Williams, G.A., De Pirro, M., Leung, K.M.Y., Morritt, D., 2005. Physiological responses to heat stress on a tropical shore: The benefits of mushrooming behaviour in the limpet </w:t>
      </w:r>
      <w:r w:rsidRPr="00B42FE3">
        <w:rPr>
          <w:rFonts w:ascii="Calibri" w:hAnsi="Calibri" w:cs="Calibri"/>
          <w:i/>
          <w:iCs/>
          <w:noProof/>
          <w:sz w:val="20"/>
          <w:szCs w:val="24"/>
        </w:rPr>
        <w:t>Cellana grata</w:t>
      </w:r>
      <w:r w:rsidRPr="00B42FE3">
        <w:rPr>
          <w:rFonts w:ascii="Calibri" w:hAnsi="Calibri" w:cs="Calibri"/>
          <w:noProof/>
          <w:sz w:val="20"/>
          <w:szCs w:val="24"/>
        </w:rPr>
        <w:t>. Mar. Ecol. Prog. Ser. 292, 213–224. doi:10.3354/meps292213</w:t>
      </w:r>
    </w:p>
    <w:p w14:paraId="01F95CA8" w14:textId="77777777"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Williams, G.A., Morritt, D., 1995. Habitat partitioning and thermal tolerance in a tropical limpet,</w:t>
      </w:r>
      <w:r w:rsidRPr="00B42FE3">
        <w:rPr>
          <w:rFonts w:ascii="Calibri" w:hAnsi="Calibri" w:cs="Calibri"/>
          <w:i/>
          <w:iCs/>
          <w:noProof/>
          <w:sz w:val="20"/>
          <w:szCs w:val="24"/>
        </w:rPr>
        <w:t xml:space="preserve"> Cellana grata</w:t>
      </w:r>
      <w:r w:rsidRPr="00B42FE3">
        <w:rPr>
          <w:rFonts w:ascii="Calibri" w:hAnsi="Calibri" w:cs="Calibri"/>
          <w:noProof/>
          <w:sz w:val="20"/>
          <w:szCs w:val="24"/>
        </w:rPr>
        <w:t>. Mar. Ecol. Prog. Ser. 124, 89–103. doi:10.3354/meps124089</w:t>
      </w:r>
    </w:p>
    <w:p w14:paraId="56645CB1" w14:textId="0C7DC638" w:rsidR="00703A88" w:rsidRPr="00B42FE3" w:rsidRDefault="00703A88" w:rsidP="00954006">
      <w:pPr>
        <w:widowControl w:val="0"/>
        <w:autoSpaceDE w:val="0"/>
        <w:autoSpaceDN w:val="0"/>
        <w:adjustRightInd w:val="0"/>
        <w:spacing w:line="360" w:lineRule="auto"/>
        <w:rPr>
          <w:rFonts w:ascii="Calibri" w:hAnsi="Calibri" w:cs="Calibri"/>
          <w:noProof/>
          <w:sz w:val="20"/>
          <w:szCs w:val="24"/>
        </w:rPr>
      </w:pPr>
      <w:r w:rsidRPr="00B42FE3">
        <w:rPr>
          <w:rFonts w:ascii="Calibri" w:hAnsi="Calibri" w:cs="Calibri"/>
          <w:noProof/>
          <w:sz w:val="20"/>
          <w:szCs w:val="24"/>
        </w:rPr>
        <w:t>Woodin, S.A., Hilbish, T.J., Helmuth, B., Jones, S.J., Wethey, D.S., 2013. Climate change, species distribution models, and physiological performance metrics: Predicting when biogeographic models are likely to fail. Ecol. Evol. 3, 3334–3346. doi:10.1002/ece3.680</w:t>
      </w:r>
    </w:p>
    <w:tbl>
      <w:tblPr>
        <w:tblW w:w="0" w:type="auto"/>
        <w:tblCellSpacing w:w="15" w:type="dxa"/>
        <w:shd w:val="clear" w:color="auto" w:fill="FFFFFF"/>
        <w:tblCellMar>
          <w:left w:w="0" w:type="dxa"/>
          <w:right w:w="0" w:type="dxa"/>
        </w:tblCellMar>
        <w:tblLook w:val="04A0" w:firstRow="1" w:lastRow="0" w:firstColumn="1" w:lastColumn="0" w:noHBand="0" w:noVBand="1"/>
      </w:tblPr>
      <w:tblGrid>
        <w:gridCol w:w="9026"/>
      </w:tblGrid>
      <w:tr w:rsidR="00873E4A" w:rsidRPr="00B42FE3" w14:paraId="49263A9C" w14:textId="77777777" w:rsidTr="00E85814">
        <w:trPr>
          <w:tblCellSpacing w:w="15" w:type="dxa"/>
        </w:trPr>
        <w:tc>
          <w:tcPr>
            <w:tcW w:w="0" w:type="auto"/>
            <w:shd w:val="clear" w:color="auto" w:fill="FFFFFF"/>
            <w:hideMark/>
          </w:tcPr>
          <w:p w14:paraId="3E89D7BD" w14:textId="052F83C8" w:rsidR="00873E4A" w:rsidRPr="00B42FE3" w:rsidRDefault="00873E4A" w:rsidP="00873E4A">
            <w:pPr>
              <w:spacing w:after="0" w:line="240" w:lineRule="auto"/>
              <w:rPr>
                <w:rFonts w:eastAsia="Times New Roman" w:cstheme="minorHAnsi"/>
                <w:sz w:val="20"/>
                <w:szCs w:val="23"/>
                <w:lang w:eastAsia="en-GB"/>
              </w:rPr>
            </w:pPr>
            <w:r w:rsidRPr="00B42FE3">
              <w:rPr>
                <w:rFonts w:eastAsia="Times New Roman" w:cstheme="minorHAnsi"/>
                <w:sz w:val="20"/>
                <w:szCs w:val="23"/>
                <w:lang w:eastAsia="en-GB"/>
              </w:rPr>
              <w:t>Woods, H.A., Makino, W., Cotner, J.B., Hobbie, S.E., Harrison, J.F., Acharya, K., Elser, J.J., 2003</w:t>
            </w:r>
            <w:r w:rsidR="000A299E" w:rsidRPr="00B42FE3">
              <w:rPr>
                <w:rFonts w:eastAsia="Times New Roman" w:cstheme="minorHAnsi"/>
                <w:sz w:val="20"/>
                <w:szCs w:val="23"/>
                <w:lang w:eastAsia="en-GB"/>
              </w:rPr>
              <w:t xml:space="preserve">  Funct. Ecol</w:t>
            </w:r>
            <w:r w:rsidRPr="00B42FE3">
              <w:rPr>
                <w:rFonts w:eastAsia="Times New Roman" w:cstheme="minorHAnsi"/>
                <w:sz w:val="20"/>
                <w:szCs w:val="23"/>
                <w:lang w:eastAsia="en-GB"/>
              </w:rPr>
              <w:t>,</w:t>
            </w:r>
            <w:r w:rsidR="000A299E" w:rsidRPr="00B42FE3">
              <w:rPr>
                <w:rFonts w:eastAsia="Times New Roman" w:cstheme="minorHAnsi"/>
                <w:sz w:val="20"/>
                <w:szCs w:val="23"/>
                <w:lang w:eastAsia="en-GB"/>
              </w:rPr>
              <w:t xml:space="preserve"> 17, 237-245. doi: 10.1046/j.1365-2435.2003.00724.x</w:t>
            </w:r>
          </w:p>
        </w:tc>
      </w:tr>
      <w:tr w:rsidR="00873E4A" w:rsidRPr="00B42FE3" w14:paraId="48DD0B2E" w14:textId="77777777" w:rsidTr="000A299E">
        <w:trPr>
          <w:tblCellSpacing w:w="15" w:type="dxa"/>
        </w:trPr>
        <w:tc>
          <w:tcPr>
            <w:tcW w:w="0" w:type="auto"/>
            <w:shd w:val="clear" w:color="auto" w:fill="FFFFFF"/>
          </w:tcPr>
          <w:p w14:paraId="5AA3616A" w14:textId="6FA60850" w:rsidR="00873E4A" w:rsidRPr="00B42FE3" w:rsidRDefault="00873E4A" w:rsidP="00873E4A">
            <w:pPr>
              <w:spacing w:after="0" w:line="240" w:lineRule="auto"/>
              <w:rPr>
                <w:rFonts w:eastAsia="Times New Roman" w:cstheme="minorHAnsi"/>
                <w:sz w:val="20"/>
                <w:szCs w:val="23"/>
                <w:lang w:eastAsia="en-GB"/>
              </w:rPr>
            </w:pPr>
          </w:p>
        </w:tc>
      </w:tr>
    </w:tbl>
    <w:p w14:paraId="502A0957" w14:textId="77777777" w:rsidR="00873E4A" w:rsidRPr="00B42FE3" w:rsidRDefault="00873E4A" w:rsidP="00703A88">
      <w:pPr>
        <w:widowControl w:val="0"/>
        <w:autoSpaceDE w:val="0"/>
        <w:autoSpaceDN w:val="0"/>
        <w:adjustRightInd w:val="0"/>
        <w:spacing w:line="360" w:lineRule="auto"/>
        <w:ind w:left="480" w:hanging="480"/>
        <w:rPr>
          <w:rFonts w:ascii="Calibri" w:hAnsi="Calibri" w:cs="Calibri"/>
          <w:noProof/>
          <w:sz w:val="20"/>
          <w:szCs w:val="24"/>
        </w:rPr>
      </w:pPr>
    </w:p>
    <w:p w14:paraId="06B41E74" w14:textId="418B1C65" w:rsidR="00402744" w:rsidRPr="00B42FE3" w:rsidRDefault="00703A88" w:rsidP="00430582">
      <w:pPr>
        <w:spacing w:line="480" w:lineRule="auto"/>
        <w:rPr>
          <w:rFonts w:cstheme="minorHAnsi"/>
          <w:sz w:val="20"/>
          <w:szCs w:val="20"/>
        </w:rPr>
      </w:pPr>
      <w:r w:rsidRPr="00B42FE3">
        <w:rPr>
          <w:rFonts w:cstheme="minorHAnsi"/>
          <w:sz w:val="20"/>
          <w:szCs w:val="20"/>
        </w:rPr>
        <w:fldChar w:fldCharType="end"/>
      </w:r>
    </w:p>
    <w:p w14:paraId="427E1A8A" w14:textId="04ECACF6" w:rsidR="00FA11B7" w:rsidRPr="00B42FE3" w:rsidRDefault="00FA11B7" w:rsidP="00FA11B7">
      <w:pPr>
        <w:pStyle w:val="Heading1"/>
      </w:pPr>
      <w:r w:rsidRPr="00B42FE3">
        <w:t>Supplementary Information</w:t>
      </w:r>
    </w:p>
    <w:p w14:paraId="7ACD079B" w14:textId="451173FB" w:rsidR="00FA11B7" w:rsidRPr="00B42FE3" w:rsidRDefault="00FA11B7" w:rsidP="00FA11B7">
      <w:pPr>
        <w:spacing w:line="480" w:lineRule="auto"/>
      </w:pPr>
      <w:r w:rsidRPr="00B42FE3">
        <w:t>This section provide</w:t>
      </w:r>
      <w:r w:rsidR="00DD1843" w:rsidRPr="00B42FE3">
        <w:t>s</w:t>
      </w:r>
      <w:r w:rsidRPr="00B42FE3">
        <w:t xml:space="preserve"> further details and information to supplement the main text. Raw data files f</w:t>
      </w:r>
      <w:r w:rsidR="00DD1843" w:rsidRPr="00B42FE3">
        <w:t xml:space="preserve">or tenacity, </w:t>
      </w:r>
      <w:r w:rsidRPr="00B42FE3">
        <w:t xml:space="preserve">feeding and activity trials can be found as excel files </w:t>
      </w:r>
      <w:r w:rsidR="00E42454" w:rsidRPr="00B42FE3">
        <w:t>via</w:t>
      </w:r>
      <w:r w:rsidR="004E0953" w:rsidRPr="00B42FE3">
        <w:t xml:space="preserve"> Mendeley Data</w:t>
      </w:r>
      <w:r w:rsidR="00E42454" w:rsidRPr="00B42FE3">
        <w:t xml:space="preserve"> </w:t>
      </w:r>
      <w:r w:rsidR="00AA55B0" w:rsidRPr="00B42FE3">
        <w:t>online submission</w:t>
      </w:r>
      <w:r w:rsidR="004E0953" w:rsidRPr="00B42FE3">
        <w:t>.</w:t>
      </w:r>
    </w:p>
    <w:p w14:paraId="26A9BF98" w14:textId="77777777" w:rsidR="00FA11B7" w:rsidRPr="00B42FE3" w:rsidRDefault="00FA11B7" w:rsidP="00FA11B7">
      <w:pPr>
        <w:pStyle w:val="Heading2"/>
      </w:pPr>
      <w:r w:rsidRPr="00B42FE3">
        <w:t xml:space="preserve">Glossary </w:t>
      </w:r>
    </w:p>
    <w:p w14:paraId="6BF4AA5D" w14:textId="77777777" w:rsidR="00FA11B7" w:rsidRPr="00B42FE3" w:rsidRDefault="00FA11B7" w:rsidP="00FA11B7">
      <w:pPr>
        <w:pStyle w:val="ListParagraph"/>
        <w:numPr>
          <w:ilvl w:val="0"/>
          <w:numId w:val="3"/>
        </w:numPr>
        <w:spacing w:line="259" w:lineRule="auto"/>
      </w:pPr>
      <w:r w:rsidRPr="00B42FE3">
        <w:rPr>
          <w:b/>
        </w:rPr>
        <w:t>Noldus Ethovision XT:</w:t>
      </w:r>
      <w:r w:rsidRPr="00B42FE3">
        <w:t xml:space="preserve"> widely applied video tracking software that tracks and analyses the behaviour, movement, and activity of animals.</w:t>
      </w:r>
    </w:p>
    <w:p w14:paraId="2438AF24" w14:textId="77777777" w:rsidR="00FA11B7" w:rsidRPr="00B42FE3" w:rsidRDefault="00FA11B7" w:rsidP="00FA11B7">
      <w:pPr>
        <w:pStyle w:val="ListParagraph"/>
        <w:numPr>
          <w:ilvl w:val="0"/>
          <w:numId w:val="3"/>
        </w:numPr>
        <w:spacing w:line="259" w:lineRule="auto"/>
        <w:rPr>
          <w:b/>
        </w:rPr>
      </w:pPr>
      <w:r w:rsidRPr="00B42FE3">
        <w:rPr>
          <w:b/>
        </w:rPr>
        <w:t xml:space="preserve">Trial Control Settings: </w:t>
      </w:r>
      <w:r w:rsidRPr="00B42FE3">
        <w:t>settings within Noldus Ethovision XT which when set control the start of the tracking trial.</w:t>
      </w:r>
    </w:p>
    <w:p w14:paraId="2DA3CD93" w14:textId="77777777" w:rsidR="00FA11B7" w:rsidRPr="00B42FE3" w:rsidRDefault="00FA11B7" w:rsidP="00FA11B7">
      <w:pPr>
        <w:pStyle w:val="ListParagraph"/>
        <w:numPr>
          <w:ilvl w:val="0"/>
          <w:numId w:val="3"/>
        </w:numPr>
        <w:spacing w:line="259" w:lineRule="auto"/>
        <w:rPr>
          <w:b/>
        </w:rPr>
      </w:pPr>
      <w:r w:rsidRPr="00B42FE3">
        <w:rPr>
          <w:b/>
        </w:rPr>
        <w:t>Detection Settings:</w:t>
      </w:r>
      <w:r w:rsidRPr="00B42FE3">
        <w:t xml:space="preserve"> settings within Noldus Ethovision XT which can be manipulated to allow the software to identify and track subject animal.</w:t>
      </w:r>
    </w:p>
    <w:p w14:paraId="00123D8C" w14:textId="77777777" w:rsidR="00FA11B7" w:rsidRPr="00B42FE3" w:rsidRDefault="00FA11B7" w:rsidP="00FA11B7">
      <w:pPr>
        <w:pStyle w:val="ListParagraph"/>
        <w:numPr>
          <w:ilvl w:val="0"/>
          <w:numId w:val="3"/>
        </w:numPr>
        <w:spacing w:line="259" w:lineRule="auto"/>
        <w:rPr>
          <w:b/>
        </w:rPr>
      </w:pPr>
      <w:r w:rsidRPr="00B42FE3">
        <w:rPr>
          <w:b/>
        </w:rPr>
        <w:t>Track Smoothing Profile:</w:t>
      </w:r>
      <w:r w:rsidRPr="00B42FE3">
        <w:t xml:space="preserve"> settings within Noldus Ethovision XT which alter the identify tracked points and ‘smooth’ them to give a more accurate tracking measure. This process takes 5 tracked points and averages them to give a more realistic tracking profile. </w:t>
      </w:r>
    </w:p>
    <w:p w14:paraId="56CFDFBA" w14:textId="77777777" w:rsidR="00FA11B7" w:rsidRPr="00B42FE3" w:rsidRDefault="00FA11B7" w:rsidP="00FA11B7">
      <w:pPr>
        <w:pStyle w:val="ListParagraph"/>
        <w:numPr>
          <w:ilvl w:val="0"/>
          <w:numId w:val="3"/>
        </w:numPr>
        <w:spacing w:line="259" w:lineRule="auto"/>
      </w:pPr>
      <w:r w:rsidRPr="00B42FE3">
        <w:rPr>
          <w:b/>
        </w:rPr>
        <w:t>Dynamic Subtraction:</w:t>
      </w:r>
      <w:r w:rsidRPr="00B42FE3">
        <w:t xml:space="preserve"> a method of detection in Noldus Ethovision XT which uses differences between the most recent recorded image and a continually updated reference image. The most recent image is subtracted from the reference image and differences calculated.</w:t>
      </w:r>
    </w:p>
    <w:p w14:paraId="7FC6C16D" w14:textId="661C6CD8" w:rsidR="00FA11B7" w:rsidRPr="00B42FE3" w:rsidRDefault="00FA11B7" w:rsidP="00DF1F5A">
      <w:pPr>
        <w:pStyle w:val="ListParagraph"/>
        <w:numPr>
          <w:ilvl w:val="0"/>
          <w:numId w:val="3"/>
        </w:numPr>
        <w:spacing w:line="259" w:lineRule="auto"/>
      </w:pPr>
      <w:r w:rsidRPr="00B42FE3">
        <w:rPr>
          <w:b/>
        </w:rPr>
        <w:t xml:space="preserve">Thresholding: </w:t>
      </w:r>
      <w:r w:rsidRPr="00B42FE3">
        <w:t>a technique for dividing an image into two (or more) classes of pixels.</w:t>
      </w:r>
    </w:p>
    <w:p w14:paraId="6B887820" w14:textId="55D07C7D" w:rsidR="00DF1F5A" w:rsidRPr="00B42FE3" w:rsidRDefault="00DF1F5A" w:rsidP="00DF1F5A"/>
    <w:p w14:paraId="10E45426" w14:textId="77777777" w:rsidR="003230D0" w:rsidRPr="00B42FE3" w:rsidRDefault="003230D0" w:rsidP="003230D0">
      <w:pPr>
        <w:pStyle w:val="Heading2"/>
      </w:pPr>
    </w:p>
    <w:p w14:paraId="5FC7DF87" w14:textId="66DEAD64" w:rsidR="00FA11B7" w:rsidRPr="00B42FE3" w:rsidRDefault="00FA11B7" w:rsidP="00C26E78"/>
    <w:p w14:paraId="11D71736" w14:textId="171C6AB9" w:rsidR="00FA11B7" w:rsidRPr="00B42FE3" w:rsidRDefault="00FA11B7" w:rsidP="00FA11B7">
      <w:pPr>
        <w:pStyle w:val="Heading2"/>
      </w:pPr>
      <w:r w:rsidRPr="00B42FE3">
        <w:lastRenderedPageBreak/>
        <w:t>Ethovision Settings</w:t>
      </w:r>
    </w:p>
    <w:p w14:paraId="03A22BF1" w14:textId="60691F31" w:rsidR="00FA11B7" w:rsidRPr="00B42FE3" w:rsidRDefault="00FA11B7" w:rsidP="00FA11B7">
      <w:pPr>
        <w:spacing w:line="480" w:lineRule="auto"/>
        <w:ind w:firstLine="720"/>
      </w:pPr>
      <w:r w:rsidRPr="00B42FE3">
        <w:t xml:space="preserve">Following settings refer to setting within Ethovision and should provide adequate information to recreate tracking conducted during investigation. Arena definition was set using images collected by CCTV cameras, these were calibrated using tank length and width. Trial control settings were set to start acquisition after the subject was detected within the arena for less than 1 second. Detection settings were configured to detect limpet movements most accurately. In most cases, Dynamic Subtraction detection was used however separate detection settings were required for light and dark periods. Track smoothing profile was set to smooth across 5 samples and were checked for abnormalities (eg. rogue points, misdetection) which were often replace via interpolation in track editor. </w:t>
      </w:r>
    </w:p>
    <w:p w14:paraId="771314C6" w14:textId="77777777" w:rsidR="00DD1843" w:rsidRPr="00B42FE3" w:rsidRDefault="00DD1843" w:rsidP="00FA11B7"/>
    <w:p w14:paraId="71A4CF73" w14:textId="77777777" w:rsidR="00DD1843" w:rsidRPr="00B42FE3" w:rsidRDefault="00DD1843" w:rsidP="00FA11B7"/>
    <w:p w14:paraId="345F1DCD" w14:textId="77777777" w:rsidR="00DD1843" w:rsidRPr="00B42FE3" w:rsidRDefault="00DD1843" w:rsidP="00FA11B7"/>
    <w:p w14:paraId="696800F4" w14:textId="77777777" w:rsidR="00DD1843" w:rsidRPr="00B42FE3" w:rsidRDefault="00DD1843" w:rsidP="00FA11B7"/>
    <w:p w14:paraId="234E38BA" w14:textId="77777777" w:rsidR="00DD1843" w:rsidRPr="00B42FE3" w:rsidRDefault="00DD1843" w:rsidP="00FA11B7"/>
    <w:p w14:paraId="42EAF410" w14:textId="77777777" w:rsidR="00DD1843" w:rsidRPr="00B42FE3" w:rsidRDefault="00DD1843" w:rsidP="00FA11B7"/>
    <w:p w14:paraId="71B0E383" w14:textId="77777777" w:rsidR="00DD1843" w:rsidRPr="00B42FE3" w:rsidRDefault="00DD1843" w:rsidP="00FA11B7"/>
    <w:p w14:paraId="569541DD" w14:textId="77777777" w:rsidR="00DD1843" w:rsidRPr="00B42FE3" w:rsidRDefault="00DD1843" w:rsidP="00FA11B7"/>
    <w:p w14:paraId="5606DA4D" w14:textId="77777777" w:rsidR="00DD1843" w:rsidRPr="00B42FE3" w:rsidRDefault="00DD1843" w:rsidP="00FA11B7"/>
    <w:p w14:paraId="69E0B6D0" w14:textId="77777777" w:rsidR="00DD1843" w:rsidRPr="00B42FE3" w:rsidRDefault="00DD1843" w:rsidP="00FA11B7">
      <w:r w:rsidRPr="00B42FE3">
        <w:br w:type="page"/>
      </w:r>
    </w:p>
    <w:p w14:paraId="690D8EF1" w14:textId="376A4BFD" w:rsidR="00FA11B7" w:rsidRPr="00B42FE3" w:rsidRDefault="00B85A97" w:rsidP="00FA11B7">
      <w:r w:rsidRPr="00B42FE3">
        <w:rPr>
          <w:noProof/>
        </w:rPr>
        <w:lastRenderedPageBreak/>
        <mc:AlternateContent>
          <mc:Choice Requires="wpg">
            <w:drawing>
              <wp:anchor distT="0" distB="0" distL="114300" distR="114300" simplePos="0" relativeHeight="251663872" behindDoc="0" locked="0" layoutInCell="1" allowOverlap="1" wp14:anchorId="03F20CB8" wp14:editId="5993A918">
                <wp:simplePos x="0" y="0"/>
                <wp:positionH relativeFrom="column">
                  <wp:posOffset>-38100</wp:posOffset>
                </wp:positionH>
                <wp:positionV relativeFrom="paragraph">
                  <wp:posOffset>285750</wp:posOffset>
                </wp:positionV>
                <wp:extent cx="6448425" cy="6324600"/>
                <wp:effectExtent l="0" t="0" r="9525" b="0"/>
                <wp:wrapNone/>
                <wp:docPr id="3" name="Group 3"/>
                <wp:cNvGraphicFramePr/>
                <a:graphic xmlns:a="http://schemas.openxmlformats.org/drawingml/2006/main">
                  <a:graphicData uri="http://schemas.microsoft.com/office/word/2010/wordprocessingGroup">
                    <wpg:wgp>
                      <wpg:cNvGrpSpPr/>
                      <wpg:grpSpPr>
                        <a:xfrm>
                          <a:off x="0" y="0"/>
                          <a:ext cx="6448425" cy="6324600"/>
                          <a:chOff x="0" y="0"/>
                          <a:chExt cx="6448425" cy="6324600"/>
                        </a:xfrm>
                      </wpg:grpSpPr>
                      <pic:pic xmlns:pic="http://schemas.openxmlformats.org/drawingml/2006/picture">
                        <pic:nvPicPr>
                          <pic:cNvPr id="236" name="table">
                            <a:extLst>
                              <a:ext uri="{FF2B5EF4-FFF2-40B4-BE49-F238E27FC236}">
                                <a16:creationId xmlns:a16="http://schemas.microsoft.com/office/drawing/2014/main" id="{1EAED44B-1170-4173-B4AC-18BCF7EEB150}"/>
                              </a:ext>
                            </a:extLst>
                          </pic:cNvPr>
                          <pic:cNvPicPr>
                            <a:picLocks noChangeAspect="1"/>
                          </pic:cNvPicPr>
                        </pic:nvPicPr>
                        <pic:blipFill>
                          <a:blip r:embed="rId22"/>
                          <a:stretch>
                            <a:fillRect/>
                          </a:stretch>
                        </pic:blipFill>
                        <pic:spPr>
                          <a:xfrm>
                            <a:off x="57150" y="1628775"/>
                            <a:ext cx="6386195" cy="1434465"/>
                          </a:xfrm>
                          <a:prstGeom prst="rect">
                            <a:avLst/>
                          </a:prstGeom>
                        </pic:spPr>
                      </pic:pic>
                      <pic:pic xmlns:pic="http://schemas.openxmlformats.org/drawingml/2006/picture">
                        <pic:nvPicPr>
                          <pic:cNvPr id="7" name="table">
                            <a:extLst>
                              <a:ext uri="{FF2B5EF4-FFF2-40B4-BE49-F238E27FC236}">
                                <a16:creationId xmlns:a16="http://schemas.microsoft.com/office/drawing/2014/main" id="{FA05012D-7359-441D-B7F1-1B9C5FD49679}"/>
                              </a:ext>
                            </a:extLst>
                          </pic:cNvPr>
                          <pic:cNvPicPr>
                            <a:picLocks noChangeAspect="1"/>
                          </pic:cNvPicPr>
                        </pic:nvPicPr>
                        <pic:blipFill>
                          <a:blip r:embed="rId23"/>
                          <a:stretch>
                            <a:fillRect/>
                          </a:stretch>
                        </pic:blipFill>
                        <pic:spPr>
                          <a:xfrm>
                            <a:off x="57150" y="0"/>
                            <a:ext cx="6386195" cy="1434465"/>
                          </a:xfrm>
                          <a:prstGeom prst="rect">
                            <a:avLst/>
                          </a:prstGeom>
                        </pic:spPr>
                      </pic:pic>
                      <pic:pic xmlns:pic="http://schemas.openxmlformats.org/drawingml/2006/picture">
                        <pic:nvPicPr>
                          <pic:cNvPr id="8" name="table">
                            <a:extLst>
                              <a:ext uri="{FF2B5EF4-FFF2-40B4-BE49-F238E27FC236}">
                                <a16:creationId xmlns:a16="http://schemas.microsoft.com/office/drawing/2014/main" id="{2FACD35C-9BCB-42B3-B775-77A607B414BF}"/>
                              </a:ext>
                            </a:extLst>
                          </pic:cNvPr>
                          <pic:cNvPicPr>
                            <a:picLocks noChangeAspect="1"/>
                          </pic:cNvPicPr>
                        </pic:nvPicPr>
                        <pic:blipFill>
                          <a:blip r:embed="rId24"/>
                          <a:stretch>
                            <a:fillRect/>
                          </a:stretch>
                        </pic:blipFill>
                        <pic:spPr>
                          <a:xfrm>
                            <a:off x="38100" y="3248025"/>
                            <a:ext cx="6386195" cy="1434465"/>
                          </a:xfrm>
                          <a:prstGeom prst="rect">
                            <a:avLst/>
                          </a:prstGeom>
                        </pic:spPr>
                      </pic:pic>
                      <pic:pic xmlns:pic="http://schemas.openxmlformats.org/drawingml/2006/picture">
                        <pic:nvPicPr>
                          <pic:cNvPr id="1" name="Picture 1" descr="A screenshot of a cell phone&#10;&#10;Description automatically generated"/>
                          <pic:cNvPicPr>
                            <a:picLocks noChangeAspect="1"/>
                          </pic:cNvPicPr>
                        </pic:nvPicPr>
                        <pic:blipFill rotWithShape="1">
                          <a:blip r:embed="rId25">
                            <a:extLst>
                              <a:ext uri="{28A0092B-C50C-407E-A947-70E740481C1C}">
                                <a14:useLocalDpi xmlns:a14="http://schemas.microsoft.com/office/drawing/2010/main" val="0"/>
                              </a:ext>
                            </a:extLst>
                          </a:blip>
                          <a:srcRect l="3681" t="56431" r="4306" b="6342"/>
                          <a:stretch/>
                        </pic:blipFill>
                        <pic:spPr bwMode="auto">
                          <a:xfrm>
                            <a:off x="0" y="4857750"/>
                            <a:ext cx="6448425" cy="1466850"/>
                          </a:xfrm>
                          <a:prstGeom prst="rect">
                            <a:avLst/>
                          </a:prstGeom>
                          <a:ln>
                            <a:noFill/>
                          </a:ln>
                          <a:extLst>
                            <a:ext uri="{53640926-AAD7-44D8-BBD7-CCE9431645EC}">
                              <a14:shadowObscured xmlns:a14="http://schemas.microsoft.com/office/drawing/2010/main"/>
                            </a:ext>
                          </a:extLst>
                        </pic:spPr>
                      </pic:pic>
                    </wpg:wgp>
                  </a:graphicData>
                </a:graphic>
              </wp:anchor>
            </w:drawing>
          </mc:Choice>
          <mc:Fallback xmlns:w16="http://schemas.microsoft.com/office/word/2018/wordml" xmlns:w16cex="http://schemas.microsoft.com/office/word/2018/wordml/cex">
            <w:pict>
              <v:group w14:anchorId="5C8F9238" id="Group 3" o:spid="_x0000_s1026" style="position:absolute;margin-left:-3pt;margin-top:22.5pt;width:507.75pt;height:498pt;z-index:251663872" coordsize="64484,63246" o:gfxdata="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">
                <v:shape id="table" o:spid="_x0000_s1027" type="#_x0000_t75" style="position:absolute;left:571;top:16287;width:63862;height:143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">
                  <v:imagedata r:id="rId26" o:title=""/>
                </v:shape>
                <v:shape id="table" o:spid="_x0000_s1028" type="#_x0000_t75" style="position:absolute;left:571;width:63862;height:143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">
                  <v:imagedata r:id="rId27" o:title=""/>
                </v:shape>
                <v:shape id="table" o:spid="_x0000_s1029" type="#_x0000_t75" style="position:absolute;left:381;top:32480;width:63861;height:143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">
                  <v:imagedata r:id="rId28" o:title=""/>
                </v:shape>
                <v:shape id="Picture 1" o:spid="_x0000_s1030" type="#_x0000_t75" alt="A screenshot of a cell phone&#10;&#10;Description automatically generated" style="position:absolute;top:48577;width:64484;height:14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">
                  <v:imagedata r:id="rId29" o:title="A screenshot of a cell phone&#10;&#10;Description automatically generated" croptop="36983f" cropbottom="4156f" cropleft="2412f" cropright="2822f"/>
                </v:shape>
              </v:group>
            </w:pict>
          </mc:Fallback>
        </mc:AlternateContent>
      </w:r>
    </w:p>
    <w:p w14:paraId="37D804F4" w14:textId="69D8F497" w:rsidR="00461A9F" w:rsidRPr="00B42FE3" w:rsidRDefault="00AA55B0" w:rsidP="00AA55B0">
      <w:pPr>
        <w:pStyle w:val="Heading2"/>
        <w:rPr>
          <w:rFonts w:asciiTheme="minorHAnsi" w:eastAsiaTheme="minorHAnsi" w:hAnsiTheme="minorHAnsi" w:cstheme="minorBidi"/>
          <w:noProof/>
          <w:color w:val="auto"/>
          <w:sz w:val="22"/>
          <w:szCs w:val="22"/>
        </w:rPr>
      </w:pPr>
      <w:r w:rsidRPr="00B42FE3">
        <w:rPr>
          <w:rFonts w:asciiTheme="minorHAnsi" w:eastAsiaTheme="minorHAnsi" w:hAnsiTheme="minorHAnsi" w:cstheme="minorBidi"/>
          <w:noProof/>
          <w:color w:val="auto"/>
          <w:sz w:val="22"/>
          <w:szCs w:val="22"/>
        </w:rPr>
        <w:t xml:space="preserve">  </w:t>
      </w:r>
    </w:p>
    <w:p w14:paraId="063690A5" w14:textId="2E7D8501" w:rsidR="00AA55B0" w:rsidRPr="00B42FE3" w:rsidRDefault="00AA55B0" w:rsidP="00AA55B0"/>
    <w:p w14:paraId="61BFB7FE" w14:textId="14AB322A" w:rsidR="00AA55B0" w:rsidRPr="00B42FE3" w:rsidRDefault="00AA55B0" w:rsidP="00AA55B0"/>
    <w:p w14:paraId="44C6E40E" w14:textId="7CBAA1BD" w:rsidR="00AA55B0" w:rsidRPr="00B42FE3" w:rsidRDefault="00AA55B0" w:rsidP="00AA55B0"/>
    <w:p w14:paraId="57A77C8D" w14:textId="7E327C0A" w:rsidR="00AA55B0" w:rsidRPr="00B42FE3" w:rsidRDefault="00AA55B0" w:rsidP="00AA55B0"/>
    <w:p w14:paraId="6923BF31" w14:textId="255A7C5F" w:rsidR="00AA55B0" w:rsidRPr="00B42FE3" w:rsidRDefault="00AA55B0" w:rsidP="00AA55B0"/>
    <w:p w14:paraId="1A36787D" w14:textId="2E23D2E6" w:rsidR="00AA55B0" w:rsidRPr="00B42FE3" w:rsidRDefault="00AA55B0" w:rsidP="00AA55B0"/>
    <w:p w14:paraId="773A6E50" w14:textId="46BE9634" w:rsidR="00AA55B0" w:rsidRPr="00B42FE3" w:rsidRDefault="00AA55B0" w:rsidP="00AA55B0"/>
    <w:p w14:paraId="6CD1012A" w14:textId="08C60612" w:rsidR="00AA55B0" w:rsidRPr="00B42FE3" w:rsidRDefault="00AA55B0" w:rsidP="00AA55B0"/>
    <w:p w14:paraId="2C80C4A8" w14:textId="3A36A69B" w:rsidR="00AA55B0" w:rsidRPr="00B42FE3" w:rsidRDefault="00AA55B0" w:rsidP="00AA55B0"/>
    <w:p w14:paraId="4160EAC0" w14:textId="76BE3B41" w:rsidR="00AA55B0" w:rsidRPr="00B42FE3" w:rsidRDefault="00AA55B0" w:rsidP="00AA55B0"/>
    <w:p w14:paraId="4DA06C9A" w14:textId="7FCF56CD" w:rsidR="00AA55B0" w:rsidRPr="00B42FE3" w:rsidRDefault="00AA55B0" w:rsidP="00AA55B0"/>
    <w:p w14:paraId="02EA256D" w14:textId="5FBBF23D" w:rsidR="00AA55B0" w:rsidRPr="00B42FE3" w:rsidRDefault="00AA55B0" w:rsidP="00AA55B0"/>
    <w:p w14:paraId="0E8C8AE0" w14:textId="2ECAFA31" w:rsidR="00AA55B0" w:rsidRPr="00B42FE3" w:rsidRDefault="00AA55B0" w:rsidP="00AA55B0"/>
    <w:p w14:paraId="5AFF4E1D" w14:textId="0675A3B7" w:rsidR="00AA55B0" w:rsidRPr="00B42FE3" w:rsidRDefault="00AA55B0" w:rsidP="00AA55B0"/>
    <w:p w14:paraId="0B9332F8" w14:textId="36AC5C79" w:rsidR="00AA55B0" w:rsidRPr="00B42FE3" w:rsidRDefault="00AA55B0" w:rsidP="00AA55B0"/>
    <w:p w14:paraId="3A5AFAC6" w14:textId="1E3CDF49" w:rsidR="00AA55B0" w:rsidRPr="00B42FE3" w:rsidRDefault="00AA55B0" w:rsidP="00AA55B0"/>
    <w:p w14:paraId="3697A49B" w14:textId="5A0684EB" w:rsidR="00AA55B0" w:rsidRPr="00B42FE3" w:rsidRDefault="00AA55B0" w:rsidP="00AA55B0"/>
    <w:p w14:paraId="7DA2FE7C" w14:textId="0BF83A25" w:rsidR="00AA55B0" w:rsidRPr="00B42FE3" w:rsidRDefault="00AA55B0" w:rsidP="00AA55B0"/>
    <w:p w14:paraId="32C27021" w14:textId="4D9A75B6" w:rsidR="00AA55B0" w:rsidRPr="00B42FE3" w:rsidRDefault="00AA55B0" w:rsidP="00AA55B0"/>
    <w:p w14:paraId="3C37C69C" w14:textId="5A7B4E9D" w:rsidR="00AA55B0" w:rsidRPr="00B42FE3" w:rsidRDefault="00AA55B0" w:rsidP="00AA55B0"/>
    <w:p w14:paraId="5251C9B1" w14:textId="67F011B2" w:rsidR="00AA55B0" w:rsidRPr="00B42FE3" w:rsidRDefault="00AA55B0" w:rsidP="00AA55B0"/>
    <w:p w14:paraId="1570C697" w14:textId="469878C8" w:rsidR="00AA55B0" w:rsidRPr="00B42FE3" w:rsidRDefault="00AA55B0" w:rsidP="00AA55B0"/>
    <w:p w14:paraId="6C07043E" w14:textId="0CEB79C4" w:rsidR="00AA55B0" w:rsidRPr="00B42FE3" w:rsidRDefault="00AA55B0" w:rsidP="00AA55B0"/>
    <w:p w14:paraId="3FB49395" w14:textId="7086617B" w:rsidR="00AA55B0" w:rsidRPr="00B42FE3" w:rsidRDefault="00AA55B0" w:rsidP="00AA55B0"/>
    <w:p w14:paraId="6E659FA2" w14:textId="4BBD5E16" w:rsidR="00AA55B0" w:rsidRPr="00B42FE3" w:rsidRDefault="00AA55B0" w:rsidP="00AA55B0"/>
    <w:p w14:paraId="5E42DE53" w14:textId="2F906211" w:rsidR="00AA55B0" w:rsidRPr="00B42FE3" w:rsidRDefault="00AA55B0" w:rsidP="00AA55B0"/>
    <w:p w14:paraId="3368ED8A" w14:textId="653872D0" w:rsidR="00B85A97" w:rsidRPr="00B42FE3" w:rsidRDefault="00B85A97" w:rsidP="001B2286">
      <w:pPr>
        <w:rPr>
          <w:rFonts w:cstheme="minorHAnsi"/>
          <w:b/>
          <w:bCs/>
        </w:rPr>
      </w:pPr>
    </w:p>
    <w:p w14:paraId="72A8F5E5" w14:textId="342A842B" w:rsidR="00B85A97" w:rsidRPr="00B42FE3" w:rsidRDefault="00B85A97" w:rsidP="001B2286">
      <w:pPr>
        <w:rPr>
          <w:rFonts w:cstheme="minorHAnsi"/>
          <w:b/>
          <w:bCs/>
        </w:rPr>
      </w:pPr>
    </w:p>
    <w:p w14:paraId="16A43031" w14:textId="4FDBE848" w:rsidR="00B85A97" w:rsidRPr="00B42FE3" w:rsidRDefault="00B85A97" w:rsidP="001B2286">
      <w:pPr>
        <w:rPr>
          <w:rFonts w:cstheme="minorHAnsi"/>
          <w:b/>
          <w:bCs/>
        </w:rPr>
      </w:pPr>
    </w:p>
    <w:p w14:paraId="562EA08A" w14:textId="3F04859C" w:rsidR="00B85A97" w:rsidRPr="00B42FE3" w:rsidRDefault="00B85A97" w:rsidP="001B2286">
      <w:pPr>
        <w:rPr>
          <w:rFonts w:cstheme="minorHAnsi"/>
          <w:b/>
          <w:bCs/>
        </w:rPr>
      </w:pPr>
    </w:p>
    <w:p w14:paraId="1BAA1A67" w14:textId="69222F41" w:rsidR="00FE3DB0" w:rsidRPr="00B42FE3" w:rsidRDefault="001B2286" w:rsidP="001B2286">
      <w:r w:rsidRPr="00B42FE3">
        <w:rPr>
          <w:rFonts w:cstheme="minorHAnsi"/>
          <w:b/>
          <w:bCs/>
        </w:rPr>
        <w:t>Supplementary Table.</w:t>
      </w:r>
      <w:r w:rsidR="00E71D92" w:rsidRPr="00B42FE3">
        <w:rPr>
          <w:rFonts w:cstheme="minorHAnsi"/>
          <w:b/>
          <w:bCs/>
        </w:rPr>
        <w:t xml:space="preserve"> 5</w:t>
      </w:r>
      <w:r w:rsidRPr="00B42FE3">
        <w:rPr>
          <w:rFonts w:cstheme="minorHAnsi"/>
        </w:rPr>
        <w:t xml:space="preserve"> Results of LM examining effect of temperature upon duration of tenacity in the two species, controlled for effect of foot size</w:t>
      </w:r>
      <w:r w:rsidR="00A84007" w:rsidRPr="00B42FE3">
        <w:rPr>
          <w:rFonts w:cstheme="minorHAnsi"/>
        </w:rPr>
        <w:t xml:space="preserve"> (continuous covariate)</w:t>
      </w:r>
      <w:r w:rsidRPr="00B42FE3">
        <w:rPr>
          <w:rFonts w:cstheme="minorHAnsi"/>
        </w:rPr>
        <w:t>.</w:t>
      </w:r>
    </w:p>
    <w:tbl>
      <w:tblPr>
        <w:tblW w:w="10063" w:type="dxa"/>
        <w:tblLook w:val="04A0" w:firstRow="1" w:lastRow="0" w:firstColumn="1" w:lastColumn="0" w:noHBand="0" w:noVBand="1"/>
      </w:tblPr>
      <w:tblGrid>
        <w:gridCol w:w="8368"/>
        <w:gridCol w:w="339"/>
        <w:gridCol w:w="339"/>
        <w:gridCol w:w="339"/>
        <w:gridCol w:w="339"/>
        <w:gridCol w:w="339"/>
      </w:tblGrid>
      <w:tr w:rsidR="00FE3DB0" w:rsidRPr="00B42FE3" w14:paraId="0EC3B971" w14:textId="77777777" w:rsidTr="00B85A97">
        <w:trPr>
          <w:trHeight w:val="330"/>
        </w:trPr>
        <w:tc>
          <w:tcPr>
            <w:tcW w:w="10063" w:type="dxa"/>
            <w:gridSpan w:val="6"/>
            <w:tcBorders>
              <w:top w:val="single" w:sz="4" w:space="0" w:color="auto"/>
              <w:left w:val="nil"/>
              <w:bottom w:val="single" w:sz="4" w:space="0" w:color="auto"/>
              <w:right w:val="nil"/>
            </w:tcBorders>
            <w:shd w:val="clear" w:color="auto" w:fill="auto"/>
            <w:noWrap/>
            <w:vAlign w:val="center"/>
            <w:hideMark/>
          </w:tcPr>
          <w:p w14:paraId="6A886CD3" w14:textId="6EA12AF1" w:rsidR="00FE3DB0" w:rsidRPr="00B42FE3" w:rsidRDefault="00A84007">
            <w:pPr>
              <w:spacing w:after="0" w:line="240" w:lineRule="auto"/>
              <w:rPr>
                <w:rFonts w:eastAsia="Times New Roman" w:cstheme="minorHAnsi"/>
                <w:color w:val="000000"/>
                <w:szCs w:val="18"/>
                <w:lang w:eastAsia="en-GB"/>
              </w:rPr>
            </w:pPr>
            <w:r w:rsidRPr="00B42FE3">
              <w:rPr>
                <w:rFonts w:eastAsia="Times New Roman" w:cstheme="minorHAnsi"/>
                <w:color w:val="000000"/>
                <w:szCs w:val="18"/>
                <w:lang w:eastAsia="en-GB"/>
              </w:rPr>
              <w:t xml:space="preserve">                              </w:t>
            </w:r>
            <w:r w:rsidR="00FE3DB0" w:rsidRPr="00B42FE3">
              <w:rPr>
                <w:rFonts w:eastAsia="Times New Roman" w:cstheme="minorHAnsi"/>
                <w:color w:val="000000"/>
                <w:szCs w:val="18"/>
                <w:lang w:eastAsia="en-GB"/>
              </w:rPr>
              <w:t xml:space="preserve">             Df    </w:t>
            </w:r>
            <w:r w:rsidRPr="00B42FE3">
              <w:rPr>
                <w:rFonts w:eastAsia="Times New Roman" w:cstheme="minorHAnsi"/>
                <w:color w:val="000000"/>
                <w:szCs w:val="18"/>
                <w:lang w:eastAsia="en-GB"/>
              </w:rPr>
              <w:t xml:space="preserve">                       MS</w:t>
            </w:r>
            <w:r w:rsidR="00FE3DB0" w:rsidRPr="00B42FE3">
              <w:rPr>
                <w:rFonts w:eastAsia="Times New Roman" w:cstheme="minorHAnsi"/>
                <w:color w:val="000000"/>
                <w:szCs w:val="18"/>
                <w:lang w:eastAsia="en-GB"/>
              </w:rPr>
              <w:t xml:space="preserve"> </w:t>
            </w:r>
            <w:r w:rsidRPr="00B42FE3">
              <w:rPr>
                <w:rFonts w:eastAsia="Times New Roman" w:cstheme="minorHAnsi"/>
                <w:color w:val="000000"/>
                <w:szCs w:val="18"/>
                <w:lang w:eastAsia="en-GB"/>
              </w:rPr>
              <w:t xml:space="preserve">                  F             p-value</w:t>
            </w:r>
            <w:r w:rsidR="00FE3DB0" w:rsidRPr="00B42FE3">
              <w:rPr>
                <w:rFonts w:eastAsia="Times New Roman" w:cstheme="minorHAnsi"/>
                <w:color w:val="000000"/>
                <w:szCs w:val="18"/>
                <w:lang w:eastAsia="en-GB"/>
              </w:rPr>
              <w:t xml:space="preserve"> </w:t>
            </w:r>
          </w:p>
        </w:tc>
      </w:tr>
      <w:tr w:rsidR="00FE3DB0" w:rsidRPr="00B42FE3" w14:paraId="77E79696" w14:textId="77777777" w:rsidTr="00B85A97">
        <w:trPr>
          <w:trHeight w:val="330"/>
        </w:trPr>
        <w:tc>
          <w:tcPr>
            <w:tcW w:w="10063" w:type="dxa"/>
            <w:gridSpan w:val="6"/>
            <w:tcBorders>
              <w:top w:val="single" w:sz="4" w:space="0" w:color="auto"/>
              <w:left w:val="nil"/>
              <w:bottom w:val="nil"/>
              <w:right w:val="nil"/>
            </w:tcBorders>
            <w:shd w:val="clear" w:color="auto" w:fill="auto"/>
            <w:noWrap/>
            <w:vAlign w:val="center"/>
            <w:hideMark/>
          </w:tcPr>
          <w:p w14:paraId="05ADCEEA" w14:textId="5DC4EC59" w:rsidR="00FE3DB0" w:rsidRPr="00B42FE3" w:rsidRDefault="00FE3DB0">
            <w:pPr>
              <w:spacing w:after="0" w:line="240" w:lineRule="auto"/>
              <w:rPr>
                <w:rFonts w:eastAsia="Times New Roman" w:cstheme="minorHAnsi"/>
                <w:color w:val="000000"/>
                <w:szCs w:val="18"/>
                <w:lang w:eastAsia="en-GB"/>
              </w:rPr>
            </w:pPr>
            <w:r w:rsidRPr="00B42FE3">
              <w:rPr>
                <w:rFonts w:eastAsia="Times New Roman" w:cstheme="minorHAnsi"/>
                <w:color w:val="000000"/>
                <w:szCs w:val="18"/>
                <w:lang w:eastAsia="en-GB"/>
              </w:rPr>
              <w:t xml:space="preserve">Log(foot size)      </w:t>
            </w:r>
            <w:r w:rsidR="00A84007" w:rsidRPr="00B42FE3">
              <w:rPr>
                <w:rFonts w:eastAsia="Times New Roman" w:cstheme="minorHAnsi"/>
                <w:color w:val="000000"/>
                <w:szCs w:val="18"/>
                <w:lang w:eastAsia="en-GB"/>
              </w:rPr>
              <w:t xml:space="preserve">            </w:t>
            </w:r>
            <w:r w:rsidRPr="00B42FE3">
              <w:rPr>
                <w:rFonts w:eastAsia="Times New Roman" w:cstheme="minorHAnsi"/>
                <w:color w:val="000000"/>
                <w:szCs w:val="18"/>
                <w:lang w:eastAsia="en-GB"/>
              </w:rPr>
              <w:t xml:space="preserve"> 1 </w:t>
            </w:r>
            <w:r w:rsidR="00A84007" w:rsidRPr="00B42FE3">
              <w:rPr>
                <w:rFonts w:eastAsia="Times New Roman" w:cstheme="minorHAnsi"/>
                <w:color w:val="000000"/>
                <w:szCs w:val="18"/>
                <w:lang w:eastAsia="en-GB"/>
              </w:rPr>
              <w:t xml:space="preserve">                  </w:t>
            </w:r>
            <w:r w:rsidRPr="00B42FE3">
              <w:rPr>
                <w:rFonts w:eastAsia="Times New Roman" w:cstheme="minorHAnsi"/>
                <w:color w:val="000000"/>
                <w:szCs w:val="18"/>
                <w:lang w:eastAsia="en-GB"/>
              </w:rPr>
              <w:t xml:space="preserve">8476895  </w:t>
            </w:r>
            <w:r w:rsidR="00A84007" w:rsidRPr="00B42FE3">
              <w:rPr>
                <w:rFonts w:eastAsia="Times New Roman" w:cstheme="minorHAnsi"/>
                <w:color w:val="000000"/>
                <w:szCs w:val="18"/>
                <w:lang w:eastAsia="en-GB"/>
              </w:rPr>
              <w:t xml:space="preserve">         </w:t>
            </w:r>
            <w:r w:rsidRPr="00B42FE3">
              <w:rPr>
                <w:rFonts w:eastAsia="Times New Roman" w:cstheme="minorHAnsi"/>
                <w:color w:val="000000"/>
                <w:szCs w:val="18"/>
                <w:lang w:eastAsia="en-GB"/>
              </w:rPr>
              <w:t xml:space="preserve">3.711 </w:t>
            </w:r>
            <w:r w:rsidR="00A84007" w:rsidRPr="00B42FE3">
              <w:rPr>
                <w:rFonts w:eastAsia="Times New Roman" w:cstheme="minorHAnsi"/>
                <w:color w:val="000000"/>
                <w:szCs w:val="18"/>
                <w:lang w:eastAsia="en-GB"/>
              </w:rPr>
              <w:t xml:space="preserve">               </w:t>
            </w:r>
            <w:r w:rsidRPr="00B42FE3">
              <w:rPr>
                <w:rFonts w:eastAsia="Times New Roman" w:cstheme="minorHAnsi"/>
                <w:color w:val="000000"/>
                <w:szCs w:val="18"/>
                <w:lang w:eastAsia="en-GB"/>
              </w:rPr>
              <w:t>0.061</w:t>
            </w:r>
            <w:r w:rsidR="00A84007" w:rsidRPr="00B42FE3">
              <w:rPr>
                <w:rFonts w:eastAsia="Times New Roman" w:cstheme="minorHAnsi"/>
                <w:color w:val="000000"/>
                <w:szCs w:val="18"/>
                <w:lang w:eastAsia="en-GB"/>
              </w:rPr>
              <w:t xml:space="preserve"> </w:t>
            </w:r>
          </w:p>
        </w:tc>
      </w:tr>
      <w:tr w:rsidR="00FE3DB0" w:rsidRPr="00B42FE3" w14:paraId="3FF0E212" w14:textId="77777777" w:rsidTr="00B85A97">
        <w:trPr>
          <w:trHeight w:val="330"/>
        </w:trPr>
        <w:tc>
          <w:tcPr>
            <w:tcW w:w="10063" w:type="dxa"/>
            <w:gridSpan w:val="6"/>
            <w:tcBorders>
              <w:top w:val="nil"/>
              <w:left w:val="nil"/>
              <w:bottom w:val="nil"/>
              <w:right w:val="nil"/>
            </w:tcBorders>
            <w:shd w:val="clear" w:color="auto" w:fill="auto"/>
            <w:noWrap/>
            <w:vAlign w:val="center"/>
            <w:hideMark/>
          </w:tcPr>
          <w:p w14:paraId="0A88DF72" w14:textId="6FD8C723" w:rsidR="00FE3DB0" w:rsidRPr="00B42FE3" w:rsidRDefault="00FE3DB0">
            <w:pPr>
              <w:spacing w:after="0" w:line="240" w:lineRule="auto"/>
              <w:rPr>
                <w:rFonts w:eastAsia="Times New Roman" w:cstheme="minorHAnsi"/>
                <w:color w:val="000000"/>
                <w:szCs w:val="18"/>
                <w:lang w:eastAsia="en-GB"/>
              </w:rPr>
            </w:pPr>
            <w:r w:rsidRPr="00B42FE3">
              <w:rPr>
                <w:rFonts w:eastAsia="Times New Roman" w:cstheme="minorHAnsi"/>
                <w:color w:val="000000"/>
                <w:szCs w:val="18"/>
                <w:lang w:eastAsia="en-GB"/>
              </w:rPr>
              <w:t xml:space="preserve">Temperature          </w:t>
            </w:r>
            <w:r w:rsidR="00A84007" w:rsidRPr="00B42FE3">
              <w:rPr>
                <w:rFonts w:eastAsia="Times New Roman" w:cstheme="minorHAnsi"/>
                <w:color w:val="000000"/>
                <w:szCs w:val="18"/>
                <w:lang w:eastAsia="en-GB"/>
              </w:rPr>
              <w:t xml:space="preserve">          </w:t>
            </w:r>
            <w:r w:rsidRPr="00B42FE3">
              <w:rPr>
                <w:rFonts w:eastAsia="Times New Roman" w:cstheme="minorHAnsi"/>
                <w:color w:val="000000"/>
                <w:szCs w:val="18"/>
                <w:lang w:eastAsia="en-GB"/>
              </w:rPr>
              <w:t xml:space="preserve">1      </w:t>
            </w:r>
            <w:r w:rsidR="00A84007" w:rsidRPr="00B42FE3">
              <w:rPr>
                <w:rFonts w:eastAsia="Times New Roman" w:cstheme="minorHAnsi"/>
                <w:color w:val="000000"/>
                <w:szCs w:val="18"/>
                <w:lang w:eastAsia="en-GB"/>
              </w:rPr>
              <w:t xml:space="preserve">                 19221           0.008                0.927</w:t>
            </w:r>
            <w:r w:rsidRPr="00B42FE3">
              <w:rPr>
                <w:rFonts w:eastAsia="Times New Roman" w:cstheme="minorHAnsi"/>
                <w:color w:val="000000"/>
                <w:szCs w:val="18"/>
                <w:lang w:eastAsia="en-GB"/>
              </w:rPr>
              <w:t xml:space="preserve">  </w:t>
            </w:r>
          </w:p>
        </w:tc>
      </w:tr>
      <w:tr w:rsidR="00FE3DB0" w:rsidRPr="00B42FE3" w14:paraId="64F26686" w14:textId="77777777" w:rsidTr="00B85A97">
        <w:trPr>
          <w:trHeight w:val="330"/>
        </w:trPr>
        <w:tc>
          <w:tcPr>
            <w:tcW w:w="10063" w:type="dxa"/>
            <w:gridSpan w:val="6"/>
            <w:tcBorders>
              <w:top w:val="nil"/>
              <w:left w:val="nil"/>
              <w:bottom w:val="nil"/>
              <w:right w:val="nil"/>
            </w:tcBorders>
            <w:shd w:val="clear" w:color="auto" w:fill="auto"/>
            <w:noWrap/>
            <w:vAlign w:val="center"/>
            <w:hideMark/>
          </w:tcPr>
          <w:p w14:paraId="171D9539" w14:textId="0F7036AA" w:rsidR="00FE3DB0" w:rsidRPr="00B42FE3" w:rsidRDefault="00FE3DB0">
            <w:pPr>
              <w:spacing w:after="0" w:line="240" w:lineRule="auto"/>
              <w:rPr>
                <w:rFonts w:eastAsia="Times New Roman" w:cstheme="minorHAnsi"/>
                <w:color w:val="000000"/>
                <w:szCs w:val="18"/>
                <w:lang w:eastAsia="en-GB"/>
              </w:rPr>
            </w:pPr>
            <w:r w:rsidRPr="00B42FE3">
              <w:rPr>
                <w:rFonts w:eastAsia="Times New Roman" w:cstheme="minorHAnsi"/>
                <w:color w:val="000000"/>
                <w:szCs w:val="18"/>
                <w:lang w:eastAsia="en-GB"/>
              </w:rPr>
              <w:t xml:space="preserve">Species       </w:t>
            </w:r>
            <w:r w:rsidR="00A84007" w:rsidRPr="00B42FE3">
              <w:rPr>
                <w:rFonts w:eastAsia="Times New Roman" w:cstheme="minorHAnsi"/>
                <w:color w:val="000000"/>
                <w:szCs w:val="18"/>
                <w:lang w:eastAsia="en-GB"/>
              </w:rPr>
              <w:t xml:space="preserve">                       </w:t>
            </w:r>
            <w:r w:rsidRPr="00B42FE3">
              <w:rPr>
                <w:rFonts w:eastAsia="Times New Roman" w:cstheme="minorHAnsi"/>
                <w:color w:val="000000"/>
                <w:szCs w:val="18"/>
                <w:lang w:eastAsia="en-GB"/>
              </w:rPr>
              <w:t xml:space="preserve">1      </w:t>
            </w:r>
            <w:r w:rsidR="00A84007" w:rsidRPr="00B42FE3">
              <w:rPr>
                <w:rFonts w:eastAsia="Times New Roman" w:cstheme="minorHAnsi"/>
                <w:color w:val="000000"/>
                <w:szCs w:val="18"/>
                <w:lang w:eastAsia="en-GB"/>
              </w:rPr>
              <w:t xml:space="preserve">                 85094            0.037                0.848</w:t>
            </w:r>
            <w:r w:rsidRPr="00B42FE3">
              <w:rPr>
                <w:rFonts w:eastAsia="Times New Roman" w:cstheme="minorHAnsi"/>
                <w:color w:val="000000"/>
                <w:szCs w:val="18"/>
                <w:lang w:eastAsia="en-GB"/>
              </w:rPr>
              <w:t xml:space="preserve">  </w:t>
            </w:r>
          </w:p>
        </w:tc>
      </w:tr>
      <w:tr w:rsidR="00FE3DB0" w:rsidRPr="00B42FE3" w14:paraId="2E6C8510" w14:textId="77777777" w:rsidTr="00B85A97">
        <w:trPr>
          <w:trHeight w:val="330"/>
        </w:trPr>
        <w:tc>
          <w:tcPr>
            <w:tcW w:w="10063" w:type="dxa"/>
            <w:gridSpan w:val="6"/>
            <w:tcBorders>
              <w:top w:val="nil"/>
              <w:left w:val="nil"/>
              <w:bottom w:val="nil"/>
              <w:right w:val="nil"/>
            </w:tcBorders>
            <w:shd w:val="clear" w:color="auto" w:fill="auto"/>
            <w:noWrap/>
            <w:vAlign w:val="center"/>
            <w:hideMark/>
          </w:tcPr>
          <w:p w14:paraId="42541313" w14:textId="32A10D55" w:rsidR="00FE3DB0" w:rsidRPr="00B42FE3" w:rsidRDefault="00FE3DB0">
            <w:pPr>
              <w:spacing w:after="0" w:line="240" w:lineRule="auto"/>
              <w:rPr>
                <w:rFonts w:eastAsia="Times New Roman" w:cstheme="minorHAnsi"/>
                <w:color w:val="000000"/>
                <w:szCs w:val="18"/>
                <w:lang w:eastAsia="en-GB"/>
              </w:rPr>
            </w:pPr>
            <w:r w:rsidRPr="00B42FE3">
              <w:rPr>
                <w:rFonts w:eastAsia="Times New Roman" w:cstheme="minorHAnsi"/>
                <w:color w:val="000000"/>
                <w:szCs w:val="18"/>
                <w:lang w:eastAsia="en-GB"/>
              </w:rPr>
              <w:t>Temperature</w:t>
            </w:r>
            <w:r w:rsidR="00A84007" w:rsidRPr="00B42FE3">
              <w:rPr>
                <w:rFonts w:eastAsia="Times New Roman" w:cstheme="minorHAnsi"/>
                <w:color w:val="000000"/>
                <w:szCs w:val="18"/>
                <w:lang w:eastAsia="en-GB"/>
              </w:rPr>
              <w:t>:S</w:t>
            </w:r>
            <w:r w:rsidRPr="00B42FE3">
              <w:rPr>
                <w:rFonts w:eastAsia="Times New Roman" w:cstheme="minorHAnsi"/>
                <w:color w:val="000000"/>
                <w:szCs w:val="18"/>
                <w:lang w:eastAsia="en-GB"/>
              </w:rPr>
              <w:t xml:space="preserve">pecies  </w:t>
            </w:r>
            <w:r w:rsidR="00A84007" w:rsidRPr="00B42FE3">
              <w:rPr>
                <w:rFonts w:eastAsia="Times New Roman" w:cstheme="minorHAnsi"/>
                <w:color w:val="000000"/>
                <w:szCs w:val="18"/>
                <w:lang w:eastAsia="en-GB"/>
              </w:rPr>
              <w:t xml:space="preserve">    </w:t>
            </w:r>
            <w:r w:rsidRPr="00B42FE3">
              <w:rPr>
                <w:rFonts w:eastAsia="Times New Roman" w:cstheme="minorHAnsi"/>
                <w:color w:val="000000"/>
                <w:szCs w:val="18"/>
                <w:lang w:eastAsia="en-GB"/>
              </w:rPr>
              <w:t xml:space="preserve">1 </w:t>
            </w:r>
            <w:r w:rsidR="00A84007" w:rsidRPr="00B42FE3">
              <w:rPr>
                <w:rFonts w:eastAsia="Times New Roman" w:cstheme="minorHAnsi"/>
                <w:color w:val="000000"/>
                <w:szCs w:val="18"/>
                <w:lang w:eastAsia="en-GB"/>
              </w:rPr>
              <w:t xml:space="preserve">                 </w:t>
            </w:r>
            <w:r w:rsidRPr="00B42FE3">
              <w:rPr>
                <w:rFonts w:eastAsia="Times New Roman" w:cstheme="minorHAnsi"/>
                <w:color w:val="000000"/>
                <w:szCs w:val="18"/>
                <w:lang w:eastAsia="en-GB"/>
              </w:rPr>
              <w:t xml:space="preserve">9901365  </w:t>
            </w:r>
            <w:r w:rsidR="00A84007" w:rsidRPr="00B42FE3">
              <w:rPr>
                <w:rFonts w:eastAsia="Times New Roman" w:cstheme="minorHAnsi"/>
                <w:color w:val="000000"/>
                <w:szCs w:val="18"/>
                <w:lang w:eastAsia="en-GB"/>
              </w:rPr>
              <w:t xml:space="preserve">          </w:t>
            </w:r>
            <w:r w:rsidRPr="00B42FE3">
              <w:rPr>
                <w:rFonts w:eastAsia="Times New Roman" w:cstheme="minorHAnsi"/>
                <w:color w:val="000000"/>
                <w:szCs w:val="18"/>
                <w:lang w:eastAsia="en-GB"/>
              </w:rPr>
              <w:t>4.335</w:t>
            </w:r>
            <w:r w:rsidR="00A84007" w:rsidRPr="00B42FE3">
              <w:rPr>
                <w:rFonts w:eastAsia="Times New Roman" w:cstheme="minorHAnsi"/>
                <w:color w:val="000000"/>
                <w:szCs w:val="18"/>
                <w:lang w:eastAsia="en-GB"/>
              </w:rPr>
              <w:t xml:space="preserve">               0.044</w:t>
            </w:r>
          </w:p>
        </w:tc>
      </w:tr>
      <w:tr w:rsidR="00FE3DB0" w:rsidRPr="00B42FE3" w14:paraId="0C69BCF6" w14:textId="77777777" w:rsidTr="00B85A97">
        <w:trPr>
          <w:trHeight w:val="330"/>
        </w:trPr>
        <w:tc>
          <w:tcPr>
            <w:tcW w:w="8368" w:type="dxa"/>
            <w:tcBorders>
              <w:top w:val="nil"/>
              <w:left w:val="nil"/>
              <w:right w:val="nil"/>
            </w:tcBorders>
            <w:shd w:val="clear" w:color="000000" w:fill="FFFFFF"/>
            <w:noWrap/>
            <w:vAlign w:val="center"/>
            <w:hideMark/>
          </w:tcPr>
          <w:p w14:paraId="14398364" w14:textId="42F6AF8D" w:rsidR="00FE3DB0" w:rsidRPr="00B42FE3" w:rsidRDefault="00A84007">
            <w:pPr>
              <w:spacing w:after="0" w:line="240" w:lineRule="auto"/>
              <w:rPr>
                <w:rFonts w:eastAsia="Times New Roman" w:cstheme="minorHAnsi"/>
                <w:color w:val="000000"/>
                <w:szCs w:val="18"/>
                <w:lang w:eastAsia="en-GB"/>
              </w:rPr>
            </w:pPr>
            <w:r w:rsidRPr="00B42FE3">
              <w:rPr>
                <w:rFonts w:eastAsia="Times New Roman" w:cstheme="minorHAnsi"/>
                <w:color w:val="000000"/>
                <w:szCs w:val="18"/>
                <w:lang w:eastAsia="en-GB"/>
              </w:rPr>
              <w:t>Residual</w:t>
            </w:r>
            <w:r w:rsidR="00FE3DB0" w:rsidRPr="00B42FE3">
              <w:rPr>
                <w:rFonts w:eastAsia="Times New Roman" w:cstheme="minorHAnsi"/>
                <w:color w:val="000000"/>
                <w:szCs w:val="18"/>
                <w:lang w:eastAsia="en-GB"/>
              </w:rPr>
              <w:t xml:space="preserve">    </w:t>
            </w:r>
            <w:r w:rsidRPr="00B42FE3">
              <w:rPr>
                <w:rFonts w:eastAsia="Times New Roman" w:cstheme="minorHAnsi"/>
                <w:color w:val="000000"/>
                <w:szCs w:val="18"/>
                <w:lang w:eastAsia="en-GB"/>
              </w:rPr>
              <w:t xml:space="preserve">                       </w:t>
            </w:r>
            <w:r w:rsidR="00FE3DB0" w:rsidRPr="00B42FE3">
              <w:rPr>
                <w:rFonts w:eastAsia="Times New Roman" w:cstheme="minorHAnsi"/>
                <w:color w:val="000000"/>
                <w:szCs w:val="18"/>
                <w:lang w:eastAsia="en-GB"/>
              </w:rPr>
              <w:t xml:space="preserve">43  </w:t>
            </w:r>
            <w:r w:rsidRPr="00B42FE3">
              <w:rPr>
                <w:rFonts w:eastAsia="Times New Roman" w:cstheme="minorHAnsi"/>
                <w:color w:val="000000"/>
                <w:szCs w:val="18"/>
                <w:lang w:eastAsia="en-GB"/>
              </w:rPr>
              <w:t xml:space="preserve">                </w:t>
            </w:r>
            <w:r w:rsidR="00FE3DB0" w:rsidRPr="00B42FE3">
              <w:rPr>
                <w:rFonts w:eastAsia="Times New Roman" w:cstheme="minorHAnsi"/>
                <w:color w:val="000000"/>
                <w:szCs w:val="18"/>
                <w:lang w:eastAsia="en-GB"/>
              </w:rPr>
              <w:t>2284052</w:t>
            </w:r>
          </w:p>
        </w:tc>
        <w:tc>
          <w:tcPr>
            <w:tcW w:w="339" w:type="dxa"/>
            <w:tcBorders>
              <w:top w:val="nil"/>
              <w:left w:val="nil"/>
              <w:right w:val="nil"/>
            </w:tcBorders>
            <w:shd w:val="clear" w:color="auto" w:fill="auto"/>
            <w:noWrap/>
            <w:vAlign w:val="bottom"/>
            <w:hideMark/>
          </w:tcPr>
          <w:p w14:paraId="7D725F3A" w14:textId="77777777" w:rsidR="00FE3DB0" w:rsidRPr="00B42FE3" w:rsidRDefault="00FE3DB0" w:rsidP="00FE3DB0">
            <w:pPr>
              <w:spacing w:after="0" w:line="240" w:lineRule="auto"/>
              <w:rPr>
                <w:rFonts w:eastAsia="Times New Roman" w:cstheme="minorHAnsi"/>
                <w:color w:val="000000"/>
                <w:szCs w:val="18"/>
                <w:lang w:eastAsia="en-GB"/>
              </w:rPr>
            </w:pPr>
          </w:p>
        </w:tc>
        <w:tc>
          <w:tcPr>
            <w:tcW w:w="339" w:type="dxa"/>
            <w:tcBorders>
              <w:top w:val="nil"/>
              <w:left w:val="nil"/>
              <w:right w:val="nil"/>
            </w:tcBorders>
            <w:shd w:val="clear" w:color="auto" w:fill="auto"/>
            <w:noWrap/>
            <w:vAlign w:val="bottom"/>
            <w:hideMark/>
          </w:tcPr>
          <w:p w14:paraId="27BC3459" w14:textId="77777777" w:rsidR="00FE3DB0" w:rsidRPr="00B42FE3" w:rsidRDefault="00FE3DB0" w:rsidP="00FE3DB0">
            <w:pPr>
              <w:spacing w:after="0" w:line="240" w:lineRule="auto"/>
              <w:rPr>
                <w:rFonts w:eastAsia="Times New Roman" w:cstheme="minorHAnsi"/>
                <w:szCs w:val="20"/>
                <w:lang w:eastAsia="en-GB"/>
              </w:rPr>
            </w:pPr>
          </w:p>
        </w:tc>
        <w:tc>
          <w:tcPr>
            <w:tcW w:w="339" w:type="dxa"/>
            <w:tcBorders>
              <w:top w:val="nil"/>
              <w:left w:val="nil"/>
              <w:right w:val="nil"/>
            </w:tcBorders>
            <w:shd w:val="clear" w:color="auto" w:fill="auto"/>
            <w:noWrap/>
            <w:vAlign w:val="bottom"/>
            <w:hideMark/>
          </w:tcPr>
          <w:p w14:paraId="7A3112F8" w14:textId="77777777" w:rsidR="00FE3DB0" w:rsidRPr="00B42FE3" w:rsidRDefault="00FE3DB0" w:rsidP="00FE3DB0">
            <w:pPr>
              <w:spacing w:after="0" w:line="240" w:lineRule="auto"/>
              <w:rPr>
                <w:rFonts w:eastAsia="Times New Roman" w:cstheme="minorHAnsi"/>
                <w:szCs w:val="20"/>
                <w:lang w:eastAsia="en-GB"/>
              </w:rPr>
            </w:pPr>
          </w:p>
        </w:tc>
        <w:tc>
          <w:tcPr>
            <w:tcW w:w="339" w:type="dxa"/>
            <w:tcBorders>
              <w:top w:val="nil"/>
              <w:left w:val="nil"/>
              <w:right w:val="nil"/>
            </w:tcBorders>
            <w:shd w:val="clear" w:color="auto" w:fill="auto"/>
            <w:noWrap/>
            <w:vAlign w:val="bottom"/>
            <w:hideMark/>
          </w:tcPr>
          <w:p w14:paraId="47B1AFBA" w14:textId="77777777" w:rsidR="00FE3DB0" w:rsidRPr="00B42FE3" w:rsidRDefault="00FE3DB0" w:rsidP="00FE3DB0">
            <w:pPr>
              <w:spacing w:after="0" w:line="240" w:lineRule="auto"/>
              <w:rPr>
                <w:rFonts w:eastAsia="Times New Roman" w:cstheme="minorHAnsi"/>
                <w:szCs w:val="20"/>
                <w:lang w:eastAsia="en-GB"/>
              </w:rPr>
            </w:pPr>
          </w:p>
        </w:tc>
        <w:tc>
          <w:tcPr>
            <w:tcW w:w="339" w:type="dxa"/>
            <w:tcBorders>
              <w:top w:val="nil"/>
              <w:left w:val="nil"/>
              <w:right w:val="nil"/>
            </w:tcBorders>
            <w:shd w:val="clear" w:color="auto" w:fill="auto"/>
            <w:noWrap/>
            <w:vAlign w:val="bottom"/>
            <w:hideMark/>
          </w:tcPr>
          <w:p w14:paraId="06AF4153" w14:textId="77777777" w:rsidR="00FE3DB0" w:rsidRPr="00B42FE3" w:rsidRDefault="00FE3DB0" w:rsidP="00FE3DB0">
            <w:pPr>
              <w:spacing w:after="0" w:line="240" w:lineRule="auto"/>
              <w:rPr>
                <w:rFonts w:eastAsia="Times New Roman" w:cstheme="minorHAnsi"/>
                <w:szCs w:val="20"/>
                <w:lang w:eastAsia="en-GB"/>
              </w:rPr>
            </w:pPr>
          </w:p>
        </w:tc>
      </w:tr>
      <w:tr w:rsidR="00FE3DB0" w:rsidRPr="00B42FE3" w14:paraId="3C8E9062" w14:textId="77777777" w:rsidTr="00B85A97">
        <w:trPr>
          <w:trHeight w:val="330"/>
        </w:trPr>
        <w:tc>
          <w:tcPr>
            <w:tcW w:w="8368" w:type="dxa"/>
            <w:tcBorders>
              <w:top w:val="nil"/>
              <w:left w:val="nil"/>
              <w:bottom w:val="single" w:sz="4" w:space="0" w:color="auto"/>
              <w:right w:val="nil"/>
            </w:tcBorders>
            <w:shd w:val="clear" w:color="auto" w:fill="auto"/>
            <w:noWrap/>
            <w:vAlign w:val="bottom"/>
            <w:hideMark/>
          </w:tcPr>
          <w:p w14:paraId="4F82D87F" w14:textId="77777777" w:rsidR="00FE3DB0" w:rsidRPr="00B42FE3" w:rsidRDefault="00FE3DB0" w:rsidP="00FE3DB0">
            <w:pPr>
              <w:spacing w:after="0" w:line="240" w:lineRule="auto"/>
              <w:rPr>
                <w:rFonts w:eastAsia="Times New Roman" w:cstheme="minorHAnsi"/>
                <w:szCs w:val="20"/>
                <w:lang w:eastAsia="en-GB"/>
              </w:rPr>
            </w:pPr>
          </w:p>
        </w:tc>
        <w:tc>
          <w:tcPr>
            <w:tcW w:w="339" w:type="dxa"/>
            <w:tcBorders>
              <w:top w:val="nil"/>
              <w:left w:val="nil"/>
              <w:bottom w:val="single" w:sz="4" w:space="0" w:color="auto"/>
              <w:right w:val="nil"/>
            </w:tcBorders>
            <w:shd w:val="clear" w:color="auto" w:fill="auto"/>
            <w:noWrap/>
            <w:vAlign w:val="bottom"/>
            <w:hideMark/>
          </w:tcPr>
          <w:p w14:paraId="69B863A4" w14:textId="77777777" w:rsidR="00FE3DB0" w:rsidRPr="00B42FE3" w:rsidRDefault="00FE3DB0" w:rsidP="00FE3DB0">
            <w:pPr>
              <w:spacing w:after="0" w:line="240" w:lineRule="auto"/>
              <w:rPr>
                <w:rFonts w:eastAsia="Times New Roman" w:cstheme="minorHAnsi"/>
                <w:szCs w:val="20"/>
                <w:lang w:eastAsia="en-GB"/>
              </w:rPr>
            </w:pPr>
          </w:p>
        </w:tc>
        <w:tc>
          <w:tcPr>
            <w:tcW w:w="339" w:type="dxa"/>
            <w:tcBorders>
              <w:top w:val="nil"/>
              <w:left w:val="nil"/>
              <w:bottom w:val="single" w:sz="4" w:space="0" w:color="auto"/>
              <w:right w:val="nil"/>
            </w:tcBorders>
            <w:shd w:val="clear" w:color="auto" w:fill="auto"/>
            <w:noWrap/>
            <w:vAlign w:val="bottom"/>
            <w:hideMark/>
          </w:tcPr>
          <w:p w14:paraId="61D36CCF" w14:textId="77777777" w:rsidR="00FE3DB0" w:rsidRPr="00B42FE3" w:rsidRDefault="00FE3DB0" w:rsidP="00FE3DB0">
            <w:pPr>
              <w:spacing w:after="0" w:line="240" w:lineRule="auto"/>
              <w:rPr>
                <w:rFonts w:eastAsia="Times New Roman" w:cstheme="minorHAnsi"/>
                <w:szCs w:val="20"/>
                <w:lang w:eastAsia="en-GB"/>
              </w:rPr>
            </w:pPr>
          </w:p>
        </w:tc>
        <w:tc>
          <w:tcPr>
            <w:tcW w:w="339" w:type="dxa"/>
            <w:tcBorders>
              <w:top w:val="nil"/>
              <w:left w:val="nil"/>
              <w:bottom w:val="single" w:sz="4" w:space="0" w:color="auto"/>
              <w:right w:val="nil"/>
            </w:tcBorders>
            <w:shd w:val="clear" w:color="auto" w:fill="auto"/>
            <w:noWrap/>
            <w:vAlign w:val="bottom"/>
            <w:hideMark/>
          </w:tcPr>
          <w:p w14:paraId="07022010" w14:textId="77777777" w:rsidR="00FE3DB0" w:rsidRPr="00B42FE3" w:rsidRDefault="00FE3DB0" w:rsidP="00FE3DB0">
            <w:pPr>
              <w:spacing w:after="0" w:line="240" w:lineRule="auto"/>
              <w:rPr>
                <w:rFonts w:eastAsia="Times New Roman" w:cstheme="minorHAnsi"/>
                <w:szCs w:val="20"/>
                <w:lang w:eastAsia="en-GB"/>
              </w:rPr>
            </w:pPr>
          </w:p>
        </w:tc>
        <w:tc>
          <w:tcPr>
            <w:tcW w:w="339" w:type="dxa"/>
            <w:tcBorders>
              <w:top w:val="nil"/>
              <w:left w:val="nil"/>
              <w:bottom w:val="single" w:sz="4" w:space="0" w:color="auto"/>
              <w:right w:val="nil"/>
            </w:tcBorders>
            <w:shd w:val="clear" w:color="auto" w:fill="auto"/>
            <w:noWrap/>
            <w:vAlign w:val="bottom"/>
            <w:hideMark/>
          </w:tcPr>
          <w:p w14:paraId="7794B7A3" w14:textId="77777777" w:rsidR="00FE3DB0" w:rsidRPr="00B42FE3" w:rsidRDefault="00FE3DB0" w:rsidP="00FE3DB0">
            <w:pPr>
              <w:spacing w:after="0" w:line="240" w:lineRule="auto"/>
              <w:rPr>
                <w:rFonts w:eastAsia="Times New Roman" w:cstheme="minorHAnsi"/>
                <w:szCs w:val="20"/>
                <w:lang w:eastAsia="en-GB"/>
              </w:rPr>
            </w:pPr>
          </w:p>
        </w:tc>
        <w:tc>
          <w:tcPr>
            <w:tcW w:w="339" w:type="dxa"/>
            <w:tcBorders>
              <w:top w:val="nil"/>
              <w:left w:val="nil"/>
              <w:bottom w:val="single" w:sz="4" w:space="0" w:color="auto"/>
              <w:right w:val="nil"/>
            </w:tcBorders>
            <w:shd w:val="clear" w:color="auto" w:fill="auto"/>
            <w:noWrap/>
            <w:vAlign w:val="bottom"/>
            <w:hideMark/>
          </w:tcPr>
          <w:p w14:paraId="1F55E067" w14:textId="77777777" w:rsidR="00FE3DB0" w:rsidRPr="00B42FE3" w:rsidRDefault="00FE3DB0" w:rsidP="00FE3DB0">
            <w:pPr>
              <w:spacing w:after="0" w:line="240" w:lineRule="auto"/>
              <w:rPr>
                <w:rFonts w:eastAsia="Times New Roman" w:cstheme="minorHAnsi"/>
                <w:szCs w:val="20"/>
                <w:lang w:eastAsia="en-GB"/>
              </w:rPr>
            </w:pPr>
          </w:p>
        </w:tc>
      </w:tr>
    </w:tbl>
    <w:p w14:paraId="222BAA0C" w14:textId="4D17FCED" w:rsidR="001B2286" w:rsidRPr="00B42FE3" w:rsidRDefault="001B2286" w:rsidP="00E71D92"/>
    <w:p w14:paraId="134D1C28" w14:textId="7D04959A" w:rsidR="001B2286" w:rsidRPr="00B42FE3" w:rsidRDefault="001B2286" w:rsidP="00E71D92"/>
    <w:p w14:paraId="65B5D3ED" w14:textId="0E39C475" w:rsidR="00FA11B7" w:rsidRPr="00B42FE3" w:rsidRDefault="00FA11B7" w:rsidP="00FA11B7">
      <w:pPr>
        <w:pStyle w:val="Heading2"/>
      </w:pPr>
      <w:r w:rsidRPr="00B42FE3">
        <w:br w:type="page"/>
      </w:r>
    </w:p>
    <w:p w14:paraId="58001572" w14:textId="6DB3516A" w:rsidR="00FA11B7" w:rsidRPr="00B42FE3" w:rsidRDefault="00FA11B7" w:rsidP="00FA11B7">
      <w:pPr>
        <w:spacing w:after="200" w:line="276" w:lineRule="auto"/>
      </w:pPr>
      <w:r w:rsidRPr="00B42FE3">
        <w:lastRenderedPageBreak/>
        <w:t>APPENDIX D: GRAPHICAL ABSTRACT</w:t>
      </w:r>
    </w:p>
    <w:p w14:paraId="2C6E37A0" w14:textId="6B826084" w:rsidR="00E442F1" w:rsidRDefault="005A79CF" w:rsidP="00FA11B7">
      <w:r w:rsidRPr="00B42FE3">
        <w:rPr>
          <w:noProof/>
          <w:lang w:eastAsia="en-GB"/>
        </w:rPr>
        <w:drawing>
          <wp:anchor distT="0" distB="0" distL="114300" distR="114300" simplePos="0" relativeHeight="251657728" behindDoc="0" locked="0" layoutInCell="1" allowOverlap="1" wp14:anchorId="3CD0B9A6" wp14:editId="10CAEE57">
            <wp:simplePos x="0" y="0"/>
            <wp:positionH relativeFrom="column">
              <wp:posOffset>-1642745</wp:posOffset>
            </wp:positionH>
            <wp:positionV relativeFrom="paragraph">
              <wp:posOffset>1993900</wp:posOffset>
            </wp:positionV>
            <wp:extent cx="8375015" cy="4711065"/>
            <wp:effectExtent l="3175"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al abstract (1).tiff"/>
                    <pic:cNvPicPr/>
                  </pic:nvPicPr>
                  <pic:blipFill>
                    <a:blip r:embed="rId30">
                      <a:extLst>
                        <a:ext uri="{28A0092B-C50C-407E-A947-70E740481C1C}">
                          <a14:useLocalDpi xmlns:a14="http://schemas.microsoft.com/office/drawing/2010/main" val="0"/>
                        </a:ext>
                      </a:extLst>
                    </a:blip>
                    <a:stretch>
                      <a:fillRect/>
                    </a:stretch>
                  </pic:blipFill>
                  <pic:spPr>
                    <a:xfrm rot="16200000">
                      <a:off x="0" y="0"/>
                      <a:ext cx="8375015" cy="4711065"/>
                    </a:xfrm>
                    <a:prstGeom prst="rect">
                      <a:avLst/>
                    </a:prstGeom>
                  </pic:spPr>
                </pic:pic>
              </a:graphicData>
            </a:graphic>
            <wp14:sizeRelH relativeFrom="margin">
              <wp14:pctWidth>0</wp14:pctWidth>
            </wp14:sizeRelH>
            <wp14:sizeRelV relativeFrom="margin">
              <wp14:pctHeight>0</wp14:pctHeight>
            </wp14:sizeRelV>
          </wp:anchor>
        </w:drawing>
      </w:r>
    </w:p>
    <w:sectPr w:rsidR="00E442F1" w:rsidSect="00844391">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560AEE"/>
    <w:multiLevelType w:val="hybridMultilevel"/>
    <w:tmpl w:val="360A7F96"/>
    <w:lvl w:ilvl="0" w:tplc="70ACEDCC">
      <w:start w:val="1"/>
      <w:numFmt w:val="decimal"/>
      <w:lvlText w:val="%1."/>
      <w:lvlJc w:val="left"/>
      <w:pPr>
        <w:ind w:left="720" w:hanging="360"/>
      </w:pPr>
      <w:rPr>
        <w:rFonts w:asciiTheme="majorHAnsi" w:hAnsiTheme="majorHAnsi" w:cstheme="majorBidi" w:hint="default"/>
        <w:sz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1F1A14"/>
    <w:multiLevelType w:val="multilevel"/>
    <w:tmpl w:val="4D2ACCA6"/>
    <w:lvl w:ilvl="0">
      <w:start w:val="4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D196622"/>
    <w:multiLevelType w:val="hybridMultilevel"/>
    <w:tmpl w:val="CFEC3C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9C935B8"/>
    <w:multiLevelType w:val="hybridMultilevel"/>
    <w:tmpl w:val="3CA4B1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8AB017E0-3B47-4154-96D5-A1F33B098F67}"/>
    <w:docVar w:name="dgnword-eventsink" w:val="343806400"/>
    <w:docVar w:name="EN.InstantFormat" w:val="&lt;ENInstantFormat&gt;&lt;Enabled&gt;1&lt;/Enabled&gt;&lt;ScanUnformatted&gt;1&lt;/ScanUnformatted&gt;&lt;ScanChanges&gt;1&lt;/ScanChanges&gt;&lt;Suspended&gt;0&lt;/Suspended&gt;&lt;/ENInstantFormat&gt;"/>
  </w:docVars>
  <w:rsids>
    <w:rsidRoot w:val="00E442F1"/>
    <w:rsid w:val="00007954"/>
    <w:rsid w:val="00020131"/>
    <w:rsid w:val="00022F77"/>
    <w:rsid w:val="00027E7C"/>
    <w:rsid w:val="00032273"/>
    <w:rsid w:val="00042EB0"/>
    <w:rsid w:val="00056B94"/>
    <w:rsid w:val="00057628"/>
    <w:rsid w:val="0006158E"/>
    <w:rsid w:val="00086EA9"/>
    <w:rsid w:val="00090889"/>
    <w:rsid w:val="000A299E"/>
    <w:rsid w:val="000D4AF8"/>
    <w:rsid w:val="000D7601"/>
    <w:rsid w:val="000E5869"/>
    <w:rsid w:val="00122F0E"/>
    <w:rsid w:val="001242F8"/>
    <w:rsid w:val="0013020B"/>
    <w:rsid w:val="00141B26"/>
    <w:rsid w:val="001530AB"/>
    <w:rsid w:val="0016362C"/>
    <w:rsid w:val="0016510A"/>
    <w:rsid w:val="001B2286"/>
    <w:rsid w:val="001B5048"/>
    <w:rsid w:val="001B7F62"/>
    <w:rsid w:val="001D559A"/>
    <w:rsid w:val="001D7354"/>
    <w:rsid w:val="001E50F8"/>
    <w:rsid w:val="001E6B69"/>
    <w:rsid w:val="001E72D0"/>
    <w:rsid w:val="001E7E7B"/>
    <w:rsid w:val="00201C2B"/>
    <w:rsid w:val="00204D26"/>
    <w:rsid w:val="002051A8"/>
    <w:rsid w:val="00210D08"/>
    <w:rsid w:val="00220226"/>
    <w:rsid w:val="00222BC9"/>
    <w:rsid w:val="0022795C"/>
    <w:rsid w:val="002353F2"/>
    <w:rsid w:val="00235FF5"/>
    <w:rsid w:val="002454F5"/>
    <w:rsid w:val="00260E84"/>
    <w:rsid w:val="00261C04"/>
    <w:rsid w:val="00265C1D"/>
    <w:rsid w:val="002803B2"/>
    <w:rsid w:val="00293FD0"/>
    <w:rsid w:val="002B4CB2"/>
    <w:rsid w:val="002C1CDB"/>
    <w:rsid w:val="002C206E"/>
    <w:rsid w:val="002E4164"/>
    <w:rsid w:val="002F40B9"/>
    <w:rsid w:val="003004E3"/>
    <w:rsid w:val="00305366"/>
    <w:rsid w:val="0030591F"/>
    <w:rsid w:val="00307B67"/>
    <w:rsid w:val="003136CC"/>
    <w:rsid w:val="00315612"/>
    <w:rsid w:val="00315D2E"/>
    <w:rsid w:val="003230D0"/>
    <w:rsid w:val="00332F84"/>
    <w:rsid w:val="00342A71"/>
    <w:rsid w:val="003432A1"/>
    <w:rsid w:val="00353857"/>
    <w:rsid w:val="003546FA"/>
    <w:rsid w:val="00363C0B"/>
    <w:rsid w:val="00380963"/>
    <w:rsid w:val="00382EC5"/>
    <w:rsid w:val="00384239"/>
    <w:rsid w:val="00390603"/>
    <w:rsid w:val="003A4C6F"/>
    <w:rsid w:val="003A7B04"/>
    <w:rsid w:val="003B11F0"/>
    <w:rsid w:val="003B4AAA"/>
    <w:rsid w:val="003C5D0A"/>
    <w:rsid w:val="003D1065"/>
    <w:rsid w:val="003E2D59"/>
    <w:rsid w:val="003E71B0"/>
    <w:rsid w:val="00402744"/>
    <w:rsid w:val="00405C28"/>
    <w:rsid w:val="004107AA"/>
    <w:rsid w:val="004146DA"/>
    <w:rsid w:val="00421C11"/>
    <w:rsid w:val="00423030"/>
    <w:rsid w:val="00430582"/>
    <w:rsid w:val="0043190D"/>
    <w:rsid w:val="004374CE"/>
    <w:rsid w:val="0044560A"/>
    <w:rsid w:val="00457E08"/>
    <w:rsid w:val="00461A9F"/>
    <w:rsid w:val="00475891"/>
    <w:rsid w:val="004774B8"/>
    <w:rsid w:val="00492B86"/>
    <w:rsid w:val="00495477"/>
    <w:rsid w:val="00495C90"/>
    <w:rsid w:val="004A0CCB"/>
    <w:rsid w:val="004A4FA4"/>
    <w:rsid w:val="004A6384"/>
    <w:rsid w:val="004B2247"/>
    <w:rsid w:val="004C1E88"/>
    <w:rsid w:val="004D70E9"/>
    <w:rsid w:val="004E0953"/>
    <w:rsid w:val="004E2668"/>
    <w:rsid w:val="004E37EF"/>
    <w:rsid w:val="004E5402"/>
    <w:rsid w:val="004F04D7"/>
    <w:rsid w:val="004F7778"/>
    <w:rsid w:val="005017D5"/>
    <w:rsid w:val="00513C3D"/>
    <w:rsid w:val="00517581"/>
    <w:rsid w:val="00523AB7"/>
    <w:rsid w:val="005346E6"/>
    <w:rsid w:val="005351A9"/>
    <w:rsid w:val="005365FF"/>
    <w:rsid w:val="00536C04"/>
    <w:rsid w:val="0054011D"/>
    <w:rsid w:val="00540E12"/>
    <w:rsid w:val="005416D7"/>
    <w:rsid w:val="00547324"/>
    <w:rsid w:val="00571A2F"/>
    <w:rsid w:val="005731A3"/>
    <w:rsid w:val="005731CF"/>
    <w:rsid w:val="00583560"/>
    <w:rsid w:val="005A79CF"/>
    <w:rsid w:val="005B4339"/>
    <w:rsid w:val="005C3D3A"/>
    <w:rsid w:val="005C73E4"/>
    <w:rsid w:val="005E0C1A"/>
    <w:rsid w:val="005E7E1F"/>
    <w:rsid w:val="005F21CF"/>
    <w:rsid w:val="005F72BA"/>
    <w:rsid w:val="0062084A"/>
    <w:rsid w:val="00650FDE"/>
    <w:rsid w:val="00661170"/>
    <w:rsid w:val="0066395C"/>
    <w:rsid w:val="00690DBA"/>
    <w:rsid w:val="0069593F"/>
    <w:rsid w:val="006B3925"/>
    <w:rsid w:val="006B79DE"/>
    <w:rsid w:val="006C652A"/>
    <w:rsid w:val="006D06E4"/>
    <w:rsid w:val="006D0A56"/>
    <w:rsid w:val="006D42AF"/>
    <w:rsid w:val="006D7B9A"/>
    <w:rsid w:val="006D7DFC"/>
    <w:rsid w:val="006E071D"/>
    <w:rsid w:val="006E786D"/>
    <w:rsid w:val="006E7ACF"/>
    <w:rsid w:val="006F0F9A"/>
    <w:rsid w:val="006F2FDD"/>
    <w:rsid w:val="006F33F9"/>
    <w:rsid w:val="006F71EE"/>
    <w:rsid w:val="00701662"/>
    <w:rsid w:val="00702FC5"/>
    <w:rsid w:val="00703A88"/>
    <w:rsid w:val="007077B0"/>
    <w:rsid w:val="007111F7"/>
    <w:rsid w:val="007135CD"/>
    <w:rsid w:val="00714DE2"/>
    <w:rsid w:val="00723557"/>
    <w:rsid w:val="007249FA"/>
    <w:rsid w:val="00730E20"/>
    <w:rsid w:val="007442BB"/>
    <w:rsid w:val="00752FDE"/>
    <w:rsid w:val="0076189E"/>
    <w:rsid w:val="00773318"/>
    <w:rsid w:val="00775B4F"/>
    <w:rsid w:val="007819A3"/>
    <w:rsid w:val="00783D8E"/>
    <w:rsid w:val="007A0FAD"/>
    <w:rsid w:val="007C081B"/>
    <w:rsid w:val="007C1DBF"/>
    <w:rsid w:val="007D2246"/>
    <w:rsid w:val="007E47C2"/>
    <w:rsid w:val="007E6F2A"/>
    <w:rsid w:val="007F142D"/>
    <w:rsid w:val="00803C75"/>
    <w:rsid w:val="00806647"/>
    <w:rsid w:val="00817872"/>
    <w:rsid w:val="00817A62"/>
    <w:rsid w:val="00823E68"/>
    <w:rsid w:val="00824267"/>
    <w:rsid w:val="008332A0"/>
    <w:rsid w:val="00837F7B"/>
    <w:rsid w:val="00844391"/>
    <w:rsid w:val="00845DF6"/>
    <w:rsid w:val="00847927"/>
    <w:rsid w:val="008521D7"/>
    <w:rsid w:val="00870C95"/>
    <w:rsid w:val="00873E4A"/>
    <w:rsid w:val="00885497"/>
    <w:rsid w:val="00886385"/>
    <w:rsid w:val="008978FA"/>
    <w:rsid w:val="008A7C0B"/>
    <w:rsid w:val="008C4D85"/>
    <w:rsid w:val="008C5574"/>
    <w:rsid w:val="008D1BFF"/>
    <w:rsid w:val="008D3110"/>
    <w:rsid w:val="008D31B5"/>
    <w:rsid w:val="008D3CBA"/>
    <w:rsid w:val="008E0CE6"/>
    <w:rsid w:val="008F1DE1"/>
    <w:rsid w:val="009000CD"/>
    <w:rsid w:val="00912F06"/>
    <w:rsid w:val="00917C71"/>
    <w:rsid w:val="0092057A"/>
    <w:rsid w:val="00925DD3"/>
    <w:rsid w:val="00942568"/>
    <w:rsid w:val="009454AC"/>
    <w:rsid w:val="009536D8"/>
    <w:rsid w:val="00954006"/>
    <w:rsid w:val="00960291"/>
    <w:rsid w:val="009602CD"/>
    <w:rsid w:val="0097657F"/>
    <w:rsid w:val="0097673F"/>
    <w:rsid w:val="0099148C"/>
    <w:rsid w:val="009A3769"/>
    <w:rsid w:val="009A39DD"/>
    <w:rsid w:val="009B342D"/>
    <w:rsid w:val="009B7835"/>
    <w:rsid w:val="009C2AC6"/>
    <w:rsid w:val="009E0027"/>
    <w:rsid w:val="009E084C"/>
    <w:rsid w:val="009F2D28"/>
    <w:rsid w:val="009F7AEE"/>
    <w:rsid w:val="00A073EF"/>
    <w:rsid w:val="00A153D1"/>
    <w:rsid w:val="00A243E8"/>
    <w:rsid w:val="00A27AE2"/>
    <w:rsid w:val="00A35439"/>
    <w:rsid w:val="00A36E1F"/>
    <w:rsid w:val="00A435C9"/>
    <w:rsid w:val="00A5449D"/>
    <w:rsid w:val="00A63968"/>
    <w:rsid w:val="00A714C2"/>
    <w:rsid w:val="00A7539A"/>
    <w:rsid w:val="00A7665D"/>
    <w:rsid w:val="00A829AA"/>
    <w:rsid w:val="00A84007"/>
    <w:rsid w:val="00A86878"/>
    <w:rsid w:val="00A94AD6"/>
    <w:rsid w:val="00AA55B0"/>
    <w:rsid w:val="00AA5756"/>
    <w:rsid w:val="00AA57EA"/>
    <w:rsid w:val="00AB275C"/>
    <w:rsid w:val="00AC3EFC"/>
    <w:rsid w:val="00AC56D4"/>
    <w:rsid w:val="00AD3788"/>
    <w:rsid w:val="00AE72A5"/>
    <w:rsid w:val="00AE7725"/>
    <w:rsid w:val="00AF09DD"/>
    <w:rsid w:val="00B03426"/>
    <w:rsid w:val="00B14C3A"/>
    <w:rsid w:val="00B21117"/>
    <w:rsid w:val="00B24C57"/>
    <w:rsid w:val="00B27FCE"/>
    <w:rsid w:val="00B42FE3"/>
    <w:rsid w:val="00B4568C"/>
    <w:rsid w:val="00B565AC"/>
    <w:rsid w:val="00B61F1B"/>
    <w:rsid w:val="00B6568E"/>
    <w:rsid w:val="00B670E5"/>
    <w:rsid w:val="00B67A62"/>
    <w:rsid w:val="00B76BBA"/>
    <w:rsid w:val="00B778B0"/>
    <w:rsid w:val="00B85A97"/>
    <w:rsid w:val="00B87558"/>
    <w:rsid w:val="00B908F3"/>
    <w:rsid w:val="00B9189E"/>
    <w:rsid w:val="00BB2EEE"/>
    <w:rsid w:val="00BE1B21"/>
    <w:rsid w:val="00BE50F9"/>
    <w:rsid w:val="00C26E78"/>
    <w:rsid w:val="00C274D3"/>
    <w:rsid w:val="00C45FD0"/>
    <w:rsid w:val="00C50AE3"/>
    <w:rsid w:val="00C64D0B"/>
    <w:rsid w:val="00C73128"/>
    <w:rsid w:val="00C77FE6"/>
    <w:rsid w:val="00C82EDD"/>
    <w:rsid w:val="00CA45EC"/>
    <w:rsid w:val="00CB18B6"/>
    <w:rsid w:val="00CC0C30"/>
    <w:rsid w:val="00CC5BDD"/>
    <w:rsid w:val="00CC7663"/>
    <w:rsid w:val="00CD6C6B"/>
    <w:rsid w:val="00CE3B38"/>
    <w:rsid w:val="00CE46F0"/>
    <w:rsid w:val="00CE5916"/>
    <w:rsid w:val="00CF0F20"/>
    <w:rsid w:val="00D029A0"/>
    <w:rsid w:val="00D0682C"/>
    <w:rsid w:val="00D17093"/>
    <w:rsid w:val="00D20F26"/>
    <w:rsid w:val="00D20FC6"/>
    <w:rsid w:val="00D26F7C"/>
    <w:rsid w:val="00D30DE8"/>
    <w:rsid w:val="00D35D2C"/>
    <w:rsid w:val="00D473CB"/>
    <w:rsid w:val="00D53486"/>
    <w:rsid w:val="00D7310C"/>
    <w:rsid w:val="00D83A8A"/>
    <w:rsid w:val="00D97666"/>
    <w:rsid w:val="00DA38F2"/>
    <w:rsid w:val="00DA4351"/>
    <w:rsid w:val="00DA4921"/>
    <w:rsid w:val="00DA54B0"/>
    <w:rsid w:val="00DB1874"/>
    <w:rsid w:val="00DC0384"/>
    <w:rsid w:val="00DD1843"/>
    <w:rsid w:val="00DD191C"/>
    <w:rsid w:val="00DD2BE7"/>
    <w:rsid w:val="00DE5C12"/>
    <w:rsid w:val="00DE6C6F"/>
    <w:rsid w:val="00DF1F5A"/>
    <w:rsid w:val="00E05EDB"/>
    <w:rsid w:val="00E16FF1"/>
    <w:rsid w:val="00E24855"/>
    <w:rsid w:val="00E31286"/>
    <w:rsid w:val="00E31D94"/>
    <w:rsid w:val="00E42454"/>
    <w:rsid w:val="00E442F1"/>
    <w:rsid w:val="00E4448D"/>
    <w:rsid w:val="00E46620"/>
    <w:rsid w:val="00E569C1"/>
    <w:rsid w:val="00E6204D"/>
    <w:rsid w:val="00E6593C"/>
    <w:rsid w:val="00E71D92"/>
    <w:rsid w:val="00E76EB7"/>
    <w:rsid w:val="00E81D55"/>
    <w:rsid w:val="00E85814"/>
    <w:rsid w:val="00E9574D"/>
    <w:rsid w:val="00EA6F23"/>
    <w:rsid w:val="00EB4DEA"/>
    <w:rsid w:val="00ED2AC7"/>
    <w:rsid w:val="00EE0649"/>
    <w:rsid w:val="00EE1CF7"/>
    <w:rsid w:val="00EF1DE1"/>
    <w:rsid w:val="00EF5A6B"/>
    <w:rsid w:val="00F05CD8"/>
    <w:rsid w:val="00F25E32"/>
    <w:rsid w:val="00F26227"/>
    <w:rsid w:val="00F266EB"/>
    <w:rsid w:val="00F30552"/>
    <w:rsid w:val="00F34C4A"/>
    <w:rsid w:val="00F35C9A"/>
    <w:rsid w:val="00F3690D"/>
    <w:rsid w:val="00F53E38"/>
    <w:rsid w:val="00F60BAF"/>
    <w:rsid w:val="00F75A1F"/>
    <w:rsid w:val="00F906C3"/>
    <w:rsid w:val="00F9537A"/>
    <w:rsid w:val="00F96911"/>
    <w:rsid w:val="00FA11B7"/>
    <w:rsid w:val="00FA2A7D"/>
    <w:rsid w:val="00FA3532"/>
    <w:rsid w:val="00FB124F"/>
    <w:rsid w:val="00FB58AD"/>
    <w:rsid w:val="00FD0E8A"/>
    <w:rsid w:val="00FE2693"/>
    <w:rsid w:val="00FE3DB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7A86E7"/>
  <w15:chartTrackingRefBased/>
  <w15:docId w15:val="{4066E67C-878A-4ECA-8949-277F619B29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4732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A6F2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4439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442F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E442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42F1"/>
    <w:rPr>
      <w:rFonts w:ascii="Segoe UI" w:hAnsi="Segoe UI" w:cs="Segoe UI"/>
      <w:sz w:val="18"/>
      <w:szCs w:val="18"/>
    </w:rPr>
  </w:style>
  <w:style w:type="paragraph" w:styleId="NoSpacing">
    <w:name w:val="No Spacing"/>
    <w:uiPriority w:val="1"/>
    <w:qFormat/>
    <w:rsid w:val="00547324"/>
    <w:pPr>
      <w:spacing w:after="0" w:line="240" w:lineRule="auto"/>
    </w:pPr>
  </w:style>
  <w:style w:type="character" w:customStyle="1" w:styleId="Heading1Char">
    <w:name w:val="Heading 1 Char"/>
    <w:basedOn w:val="DefaultParagraphFont"/>
    <w:link w:val="Heading1"/>
    <w:uiPriority w:val="9"/>
    <w:rsid w:val="0054732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A6F2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523AB7"/>
    <w:pPr>
      <w:spacing w:line="256" w:lineRule="auto"/>
      <w:ind w:left="720"/>
      <w:contextualSpacing/>
    </w:pPr>
  </w:style>
  <w:style w:type="character" w:customStyle="1" w:styleId="apple-tab-span">
    <w:name w:val="apple-tab-span"/>
    <w:basedOn w:val="DefaultParagraphFont"/>
    <w:rsid w:val="002051A8"/>
  </w:style>
  <w:style w:type="character" w:styleId="LineNumber">
    <w:name w:val="line number"/>
    <w:basedOn w:val="DefaultParagraphFont"/>
    <w:uiPriority w:val="99"/>
    <w:semiHidden/>
    <w:unhideWhenUsed/>
    <w:rsid w:val="00844391"/>
  </w:style>
  <w:style w:type="character" w:customStyle="1" w:styleId="Heading3Char">
    <w:name w:val="Heading 3 Char"/>
    <w:basedOn w:val="DefaultParagraphFont"/>
    <w:link w:val="Heading3"/>
    <w:uiPriority w:val="9"/>
    <w:semiHidden/>
    <w:rsid w:val="00844391"/>
    <w:rPr>
      <w:rFonts w:asciiTheme="majorHAnsi" w:eastAsiaTheme="majorEastAsia" w:hAnsiTheme="majorHAnsi" w:cstheme="majorBidi"/>
      <w:color w:val="1F3763" w:themeColor="accent1" w:themeShade="7F"/>
      <w:sz w:val="24"/>
      <w:szCs w:val="24"/>
    </w:rPr>
  </w:style>
  <w:style w:type="paragraph" w:styleId="CommentText">
    <w:name w:val="annotation text"/>
    <w:basedOn w:val="Normal"/>
    <w:link w:val="CommentTextChar"/>
    <w:uiPriority w:val="99"/>
    <w:unhideWhenUsed/>
    <w:rsid w:val="006D06E4"/>
    <w:pPr>
      <w:spacing w:line="240" w:lineRule="auto"/>
    </w:pPr>
    <w:rPr>
      <w:sz w:val="20"/>
      <w:szCs w:val="20"/>
    </w:rPr>
  </w:style>
  <w:style w:type="character" w:customStyle="1" w:styleId="CommentTextChar">
    <w:name w:val="Comment Text Char"/>
    <w:basedOn w:val="DefaultParagraphFont"/>
    <w:link w:val="CommentText"/>
    <w:uiPriority w:val="99"/>
    <w:rsid w:val="006D06E4"/>
    <w:rPr>
      <w:sz w:val="20"/>
      <w:szCs w:val="20"/>
    </w:rPr>
  </w:style>
  <w:style w:type="character" w:styleId="CommentReference">
    <w:name w:val="annotation reference"/>
    <w:basedOn w:val="DefaultParagraphFont"/>
    <w:uiPriority w:val="99"/>
    <w:semiHidden/>
    <w:unhideWhenUsed/>
    <w:rsid w:val="00B21117"/>
    <w:rPr>
      <w:sz w:val="16"/>
      <w:szCs w:val="16"/>
    </w:rPr>
  </w:style>
  <w:style w:type="paragraph" w:styleId="CommentSubject">
    <w:name w:val="annotation subject"/>
    <w:basedOn w:val="CommentText"/>
    <w:next w:val="CommentText"/>
    <w:link w:val="CommentSubjectChar"/>
    <w:uiPriority w:val="99"/>
    <w:semiHidden/>
    <w:unhideWhenUsed/>
    <w:rsid w:val="00B21117"/>
    <w:rPr>
      <w:b/>
      <w:bCs/>
    </w:rPr>
  </w:style>
  <w:style w:type="character" w:customStyle="1" w:styleId="CommentSubjectChar">
    <w:name w:val="Comment Subject Char"/>
    <w:basedOn w:val="CommentTextChar"/>
    <w:link w:val="CommentSubject"/>
    <w:uiPriority w:val="99"/>
    <w:semiHidden/>
    <w:rsid w:val="00B21117"/>
    <w:rPr>
      <w:b/>
      <w:bCs/>
      <w:sz w:val="20"/>
      <w:szCs w:val="20"/>
    </w:rPr>
  </w:style>
  <w:style w:type="paragraph" w:styleId="Revision">
    <w:name w:val="Revision"/>
    <w:hidden/>
    <w:uiPriority w:val="99"/>
    <w:semiHidden/>
    <w:rsid w:val="007C1DB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543605">
      <w:bodyDiv w:val="1"/>
      <w:marLeft w:val="0"/>
      <w:marRight w:val="0"/>
      <w:marTop w:val="0"/>
      <w:marBottom w:val="0"/>
      <w:divBdr>
        <w:top w:val="none" w:sz="0" w:space="0" w:color="auto"/>
        <w:left w:val="none" w:sz="0" w:space="0" w:color="auto"/>
        <w:bottom w:val="none" w:sz="0" w:space="0" w:color="auto"/>
        <w:right w:val="none" w:sz="0" w:space="0" w:color="auto"/>
      </w:divBdr>
    </w:div>
    <w:div w:id="126553693">
      <w:bodyDiv w:val="1"/>
      <w:marLeft w:val="0"/>
      <w:marRight w:val="0"/>
      <w:marTop w:val="0"/>
      <w:marBottom w:val="0"/>
      <w:divBdr>
        <w:top w:val="none" w:sz="0" w:space="0" w:color="auto"/>
        <w:left w:val="none" w:sz="0" w:space="0" w:color="auto"/>
        <w:bottom w:val="none" w:sz="0" w:space="0" w:color="auto"/>
        <w:right w:val="none" w:sz="0" w:space="0" w:color="auto"/>
      </w:divBdr>
      <w:divsChild>
        <w:div w:id="572738335">
          <w:marLeft w:val="0"/>
          <w:marRight w:val="0"/>
          <w:marTop w:val="0"/>
          <w:marBottom w:val="0"/>
          <w:divBdr>
            <w:top w:val="none" w:sz="0" w:space="0" w:color="auto"/>
            <w:left w:val="none" w:sz="0" w:space="0" w:color="auto"/>
            <w:bottom w:val="none" w:sz="0" w:space="0" w:color="auto"/>
            <w:right w:val="none" w:sz="0" w:space="0" w:color="auto"/>
          </w:divBdr>
          <w:divsChild>
            <w:div w:id="1411855621">
              <w:marLeft w:val="0"/>
              <w:marRight w:val="0"/>
              <w:marTop w:val="0"/>
              <w:marBottom w:val="0"/>
              <w:divBdr>
                <w:top w:val="none" w:sz="0" w:space="0" w:color="auto"/>
                <w:left w:val="none" w:sz="0" w:space="0" w:color="auto"/>
                <w:bottom w:val="none" w:sz="0" w:space="0" w:color="auto"/>
                <w:right w:val="none" w:sz="0" w:space="0" w:color="auto"/>
              </w:divBdr>
              <w:divsChild>
                <w:div w:id="1577399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181995">
      <w:bodyDiv w:val="1"/>
      <w:marLeft w:val="0"/>
      <w:marRight w:val="0"/>
      <w:marTop w:val="0"/>
      <w:marBottom w:val="0"/>
      <w:divBdr>
        <w:top w:val="none" w:sz="0" w:space="0" w:color="auto"/>
        <w:left w:val="none" w:sz="0" w:space="0" w:color="auto"/>
        <w:bottom w:val="none" w:sz="0" w:space="0" w:color="auto"/>
        <w:right w:val="none" w:sz="0" w:space="0" w:color="auto"/>
      </w:divBdr>
    </w:div>
    <w:div w:id="381054539">
      <w:bodyDiv w:val="1"/>
      <w:marLeft w:val="0"/>
      <w:marRight w:val="0"/>
      <w:marTop w:val="0"/>
      <w:marBottom w:val="0"/>
      <w:divBdr>
        <w:top w:val="none" w:sz="0" w:space="0" w:color="auto"/>
        <w:left w:val="none" w:sz="0" w:space="0" w:color="auto"/>
        <w:bottom w:val="none" w:sz="0" w:space="0" w:color="auto"/>
        <w:right w:val="none" w:sz="0" w:space="0" w:color="auto"/>
      </w:divBdr>
    </w:div>
    <w:div w:id="488717086">
      <w:bodyDiv w:val="1"/>
      <w:marLeft w:val="0"/>
      <w:marRight w:val="0"/>
      <w:marTop w:val="0"/>
      <w:marBottom w:val="0"/>
      <w:divBdr>
        <w:top w:val="none" w:sz="0" w:space="0" w:color="auto"/>
        <w:left w:val="none" w:sz="0" w:space="0" w:color="auto"/>
        <w:bottom w:val="none" w:sz="0" w:space="0" w:color="auto"/>
        <w:right w:val="none" w:sz="0" w:space="0" w:color="auto"/>
      </w:divBdr>
    </w:div>
    <w:div w:id="595359267">
      <w:bodyDiv w:val="1"/>
      <w:marLeft w:val="0"/>
      <w:marRight w:val="0"/>
      <w:marTop w:val="0"/>
      <w:marBottom w:val="0"/>
      <w:divBdr>
        <w:top w:val="none" w:sz="0" w:space="0" w:color="auto"/>
        <w:left w:val="none" w:sz="0" w:space="0" w:color="auto"/>
        <w:bottom w:val="none" w:sz="0" w:space="0" w:color="auto"/>
        <w:right w:val="none" w:sz="0" w:space="0" w:color="auto"/>
      </w:divBdr>
      <w:divsChild>
        <w:div w:id="598097708">
          <w:marLeft w:val="0"/>
          <w:marRight w:val="0"/>
          <w:marTop w:val="0"/>
          <w:marBottom w:val="0"/>
          <w:divBdr>
            <w:top w:val="none" w:sz="0" w:space="0" w:color="auto"/>
            <w:left w:val="none" w:sz="0" w:space="0" w:color="auto"/>
            <w:bottom w:val="none" w:sz="0" w:space="0" w:color="auto"/>
            <w:right w:val="none" w:sz="0" w:space="0" w:color="auto"/>
          </w:divBdr>
        </w:div>
      </w:divsChild>
    </w:div>
    <w:div w:id="703095620">
      <w:bodyDiv w:val="1"/>
      <w:marLeft w:val="0"/>
      <w:marRight w:val="0"/>
      <w:marTop w:val="0"/>
      <w:marBottom w:val="0"/>
      <w:divBdr>
        <w:top w:val="none" w:sz="0" w:space="0" w:color="auto"/>
        <w:left w:val="none" w:sz="0" w:space="0" w:color="auto"/>
        <w:bottom w:val="none" w:sz="0" w:space="0" w:color="auto"/>
        <w:right w:val="none" w:sz="0" w:space="0" w:color="auto"/>
      </w:divBdr>
    </w:div>
    <w:div w:id="846096856">
      <w:bodyDiv w:val="1"/>
      <w:marLeft w:val="0"/>
      <w:marRight w:val="0"/>
      <w:marTop w:val="0"/>
      <w:marBottom w:val="0"/>
      <w:divBdr>
        <w:top w:val="none" w:sz="0" w:space="0" w:color="auto"/>
        <w:left w:val="none" w:sz="0" w:space="0" w:color="auto"/>
        <w:bottom w:val="none" w:sz="0" w:space="0" w:color="auto"/>
        <w:right w:val="none" w:sz="0" w:space="0" w:color="auto"/>
      </w:divBdr>
    </w:div>
    <w:div w:id="1184586235">
      <w:bodyDiv w:val="1"/>
      <w:marLeft w:val="0"/>
      <w:marRight w:val="0"/>
      <w:marTop w:val="0"/>
      <w:marBottom w:val="0"/>
      <w:divBdr>
        <w:top w:val="none" w:sz="0" w:space="0" w:color="auto"/>
        <w:left w:val="none" w:sz="0" w:space="0" w:color="auto"/>
        <w:bottom w:val="none" w:sz="0" w:space="0" w:color="auto"/>
        <w:right w:val="none" w:sz="0" w:space="0" w:color="auto"/>
      </w:divBdr>
    </w:div>
    <w:div w:id="1278752307">
      <w:bodyDiv w:val="1"/>
      <w:marLeft w:val="0"/>
      <w:marRight w:val="0"/>
      <w:marTop w:val="0"/>
      <w:marBottom w:val="0"/>
      <w:divBdr>
        <w:top w:val="none" w:sz="0" w:space="0" w:color="auto"/>
        <w:left w:val="none" w:sz="0" w:space="0" w:color="auto"/>
        <w:bottom w:val="none" w:sz="0" w:space="0" w:color="auto"/>
        <w:right w:val="none" w:sz="0" w:space="0" w:color="auto"/>
      </w:divBdr>
    </w:div>
    <w:div w:id="1289239575">
      <w:bodyDiv w:val="1"/>
      <w:marLeft w:val="0"/>
      <w:marRight w:val="0"/>
      <w:marTop w:val="0"/>
      <w:marBottom w:val="0"/>
      <w:divBdr>
        <w:top w:val="none" w:sz="0" w:space="0" w:color="auto"/>
        <w:left w:val="none" w:sz="0" w:space="0" w:color="auto"/>
        <w:bottom w:val="none" w:sz="0" w:space="0" w:color="auto"/>
        <w:right w:val="none" w:sz="0" w:space="0" w:color="auto"/>
      </w:divBdr>
    </w:div>
    <w:div w:id="1324240738">
      <w:bodyDiv w:val="1"/>
      <w:marLeft w:val="0"/>
      <w:marRight w:val="0"/>
      <w:marTop w:val="0"/>
      <w:marBottom w:val="0"/>
      <w:divBdr>
        <w:top w:val="none" w:sz="0" w:space="0" w:color="auto"/>
        <w:left w:val="none" w:sz="0" w:space="0" w:color="auto"/>
        <w:bottom w:val="none" w:sz="0" w:space="0" w:color="auto"/>
        <w:right w:val="none" w:sz="0" w:space="0" w:color="auto"/>
      </w:divBdr>
    </w:div>
    <w:div w:id="1327440286">
      <w:bodyDiv w:val="1"/>
      <w:marLeft w:val="0"/>
      <w:marRight w:val="0"/>
      <w:marTop w:val="0"/>
      <w:marBottom w:val="0"/>
      <w:divBdr>
        <w:top w:val="none" w:sz="0" w:space="0" w:color="auto"/>
        <w:left w:val="none" w:sz="0" w:space="0" w:color="auto"/>
        <w:bottom w:val="none" w:sz="0" w:space="0" w:color="auto"/>
        <w:right w:val="none" w:sz="0" w:space="0" w:color="auto"/>
      </w:divBdr>
    </w:div>
    <w:div w:id="1439645592">
      <w:bodyDiv w:val="1"/>
      <w:marLeft w:val="0"/>
      <w:marRight w:val="0"/>
      <w:marTop w:val="0"/>
      <w:marBottom w:val="0"/>
      <w:divBdr>
        <w:top w:val="none" w:sz="0" w:space="0" w:color="auto"/>
        <w:left w:val="none" w:sz="0" w:space="0" w:color="auto"/>
        <w:bottom w:val="none" w:sz="0" w:space="0" w:color="auto"/>
        <w:right w:val="none" w:sz="0" w:space="0" w:color="auto"/>
      </w:divBdr>
    </w:div>
    <w:div w:id="1448542426">
      <w:bodyDiv w:val="1"/>
      <w:marLeft w:val="0"/>
      <w:marRight w:val="0"/>
      <w:marTop w:val="0"/>
      <w:marBottom w:val="0"/>
      <w:divBdr>
        <w:top w:val="none" w:sz="0" w:space="0" w:color="auto"/>
        <w:left w:val="none" w:sz="0" w:space="0" w:color="auto"/>
        <w:bottom w:val="none" w:sz="0" w:space="0" w:color="auto"/>
        <w:right w:val="none" w:sz="0" w:space="0" w:color="auto"/>
      </w:divBdr>
    </w:div>
    <w:div w:id="1587182062">
      <w:bodyDiv w:val="1"/>
      <w:marLeft w:val="0"/>
      <w:marRight w:val="0"/>
      <w:marTop w:val="0"/>
      <w:marBottom w:val="0"/>
      <w:divBdr>
        <w:top w:val="none" w:sz="0" w:space="0" w:color="auto"/>
        <w:left w:val="none" w:sz="0" w:space="0" w:color="auto"/>
        <w:bottom w:val="none" w:sz="0" w:space="0" w:color="auto"/>
        <w:right w:val="none" w:sz="0" w:space="0" w:color="auto"/>
      </w:divBdr>
    </w:div>
    <w:div w:id="1793665648">
      <w:bodyDiv w:val="1"/>
      <w:marLeft w:val="0"/>
      <w:marRight w:val="0"/>
      <w:marTop w:val="0"/>
      <w:marBottom w:val="0"/>
      <w:divBdr>
        <w:top w:val="none" w:sz="0" w:space="0" w:color="auto"/>
        <w:left w:val="none" w:sz="0" w:space="0" w:color="auto"/>
        <w:bottom w:val="none" w:sz="0" w:space="0" w:color="auto"/>
        <w:right w:val="none" w:sz="0" w:space="0" w:color="auto"/>
      </w:divBdr>
    </w:div>
    <w:div w:id="1912349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5.tiff"/><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12" Type="http://schemas.openxmlformats.org/officeDocument/2006/relationships/image" Target="media/image2.tiff"/><Relationship Id="rId17" Type="http://schemas.openxmlformats.org/officeDocument/2006/relationships/image" Target="media/image8.png"/><Relationship Id="rId25" Type="http://schemas.openxmlformats.org/officeDocument/2006/relationships/image" Target="media/image12.tif"/><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6.tif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2.png"/><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9.png"/><Relationship Id="rId28" Type="http://schemas.openxmlformats.org/officeDocument/2006/relationships/image" Target="media/image19.pn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14" Type="http://schemas.openxmlformats.org/officeDocument/2006/relationships/image" Target="media/image3.tiff"/><Relationship Id="rId22" Type="http://schemas.openxmlformats.org/officeDocument/2006/relationships/image" Target="media/image7.png"/><Relationship Id="rId27" Type="http://schemas.openxmlformats.org/officeDocument/2006/relationships/image" Target="media/image18.png"/><Relationship Id="rId30" Type="http://schemas.openxmlformats.org/officeDocument/2006/relationships/image" Target="media/image1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6DDC0C-F362-884E-824A-39021448A6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6396</Words>
  <Characters>36971</Characters>
  <Application>Microsoft Office Word</Application>
  <DocSecurity>0</DocSecurity>
  <Lines>637</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Redfern</dc:creator>
  <cp:keywords/>
  <dc:description/>
  <cp:lastModifiedBy>Nova Mieszkowska</cp:lastModifiedBy>
  <cp:revision>2</cp:revision>
  <cp:lastPrinted>2019-11-12T15:04:00Z</cp:lastPrinted>
  <dcterms:created xsi:type="dcterms:W3CDTF">2020-12-16T13:11:00Z</dcterms:created>
  <dcterms:modified xsi:type="dcterms:W3CDTF">2020-12-16T13:11:00Z</dcterms:modified>
</cp:coreProperties>
</file>